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70092" w14:textId="3DE6ECB1" w:rsidR="00D96E90" w:rsidRPr="009C4CC3" w:rsidRDefault="00AF0F04" w:rsidP="00D96E90">
      <w:pPr>
        <w:spacing w:after="0" w:line="240" w:lineRule="auto"/>
        <w:rPr>
          <w:rFonts w:ascii="Times New Roman" w:eastAsia="Times New Roman" w:hAnsi="Times New Roman" w:cs="Times New Roman"/>
          <w:sz w:val="24"/>
          <w:szCs w:val="24"/>
          <w:lang w:val="en-US"/>
        </w:rPr>
      </w:pPr>
      <w:r w:rsidRPr="009C4CC3">
        <w:rPr>
          <w:rFonts w:ascii="Times New Roman" w:eastAsia="Times New Roman" w:hAnsi="Times New Roman" w:cs="Times New Roman"/>
          <w:sz w:val="24"/>
          <w:szCs w:val="24"/>
          <w:lang w:val="en-US"/>
        </w:rPr>
        <w:t>S</w:t>
      </w:r>
      <w:r w:rsidR="00D96E90" w:rsidRPr="009C4CC3">
        <w:rPr>
          <w:rFonts w:ascii="Times New Roman" w:eastAsia="Times New Roman" w:hAnsi="Times New Roman" w:cs="Times New Roman"/>
          <w:sz w:val="24"/>
          <w:szCs w:val="24"/>
          <w:lang w:val="en-US"/>
        </w:rPr>
        <w:t>2</w:t>
      </w:r>
      <w:r w:rsidR="009C4CC3" w:rsidRPr="009C4CC3">
        <w:rPr>
          <w:rFonts w:ascii="Times New Roman" w:eastAsia="Times New Roman" w:hAnsi="Times New Roman" w:cs="Times New Roman"/>
          <w:sz w:val="24"/>
          <w:szCs w:val="24"/>
          <w:lang w:val="en-US"/>
        </w:rPr>
        <w:t xml:space="preserve"> Table.</w:t>
      </w:r>
      <w:r w:rsidR="00D96E90" w:rsidRPr="009C4CC3">
        <w:rPr>
          <w:rFonts w:ascii="Times New Roman" w:eastAsia="Times New Roman" w:hAnsi="Times New Roman" w:cs="Times New Roman"/>
          <w:sz w:val="24"/>
          <w:szCs w:val="24"/>
          <w:lang w:val="en-US"/>
        </w:rPr>
        <w:t xml:space="preserve"> Reasons for uncertainty </w:t>
      </w:r>
      <w:bookmarkStart w:id="0" w:name="_GoBack"/>
      <w:bookmarkEnd w:id="0"/>
    </w:p>
    <w:tbl>
      <w:tblPr>
        <w:tblW w:w="13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9000"/>
      </w:tblGrid>
      <w:tr w:rsidR="00D96E90" w:rsidRPr="00D96E90" w14:paraId="7B6C211D" w14:textId="77777777" w:rsidTr="00DC0B3E">
        <w:tc>
          <w:tcPr>
            <w:tcW w:w="4428" w:type="dxa"/>
            <w:shd w:val="clear" w:color="auto" w:fill="auto"/>
          </w:tcPr>
          <w:p w14:paraId="237DA48D"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Parameter</w:t>
            </w:r>
          </w:p>
        </w:tc>
        <w:tc>
          <w:tcPr>
            <w:tcW w:w="9000" w:type="dxa"/>
            <w:shd w:val="clear" w:color="auto" w:fill="auto"/>
          </w:tcPr>
          <w:p w14:paraId="261E81F3"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Reasons</w:t>
            </w:r>
          </w:p>
        </w:tc>
      </w:tr>
      <w:tr w:rsidR="00D96E90" w:rsidRPr="00D96E90" w14:paraId="6CE91100" w14:textId="77777777" w:rsidTr="00DC0B3E">
        <w:tc>
          <w:tcPr>
            <w:tcW w:w="4428" w:type="dxa"/>
            <w:shd w:val="clear" w:color="auto" w:fill="auto"/>
          </w:tcPr>
          <w:p w14:paraId="7E3F4D91"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Discount rate</w:t>
            </w:r>
          </w:p>
        </w:tc>
        <w:tc>
          <w:tcPr>
            <w:tcW w:w="9000" w:type="dxa"/>
            <w:shd w:val="clear" w:color="auto" w:fill="auto"/>
          </w:tcPr>
          <w:p w14:paraId="5D8FB394" w14:textId="1E9FBC8B" w:rsidR="00D96E90" w:rsidRPr="00D96E90" w:rsidRDefault="00D96E90" w:rsidP="00BA508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Rates used in most publications range between 3% and 6% </w:t>
            </w:r>
            <w:r w:rsidRPr="00D96E90">
              <w:rPr>
                <w:rFonts w:eastAsia="Times New Roman" w:cs="Times New Roman"/>
                <w:sz w:val="20"/>
                <w:szCs w:val="20"/>
                <w:lang w:val="en-US" w:eastAsia="en-GB"/>
              </w:rPr>
              <w:fldChar w:fldCharType="begin" w:fldLock="1"/>
            </w:r>
            <w:r w:rsidR="00BA5080">
              <w:rPr>
                <w:rFonts w:eastAsia="Times New Roman" w:cs="Times New Roman"/>
                <w:sz w:val="20"/>
                <w:szCs w:val="20"/>
                <w:lang w:val="en-US" w:eastAsia="en-GB"/>
              </w:rPr>
              <w:instrText>ADDIN CSL_CITATION { "citationItems" : [ { "id" : "ITEM-1", "itemData" : { "author" : [ { "dropping-particle" : "", "family" : "M F Drummond", "given" : "T 0 Jefferson on behalf of the BMJ Economic Evaluation Working Party", "non-dropping-particle" : "", "parse-names" : false, "suffix" : "" } ], "container-title" : "BMJ", "id" : "ITEM-1", "issue" : "August", "issued" : { "date-parts" : [ [ "1996" ] ] }, "page" : "275-283", "title" : "Guidelines for authors and peer reviewers of economic", "type" : "article-journal" }, "uris" : [ "http://www.mendeley.com/documents/?uuid=afdc445b-93c6-47b8-b208-8caffa2cfc25" ] } ], "mendeley" : { "formattedCitation" : "[1]", "manualFormatting" : "[37]", "plainTextFormattedCitation" : "[1]", "previouslyFormattedCitation" : "[1]"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CD320A" w:rsidRPr="00CD320A">
              <w:rPr>
                <w:rFonts w:eastAsia="Times New Roman" w:cs="Times New Roman"/>
                <w:noProof/>
                <w:sz w:val="20"/>
                <w:szCs w:val="20"/>
                <w:lang w:val="en-US" w:eastAsia="en-GB"/>
              </w:rPr>
              <w:t>[</w:t>
            </w:r>
            <w:r w:rsidR="00BA5080">
              <w:rPr>
                <w:rFonts w:eastAsia="Times New Roman" w:cs="Times New Roman"/>
                <w:noProof/>
                <w:sz w:val="20"/>
                <w:szCs w:val="20"/>
                <w:lang w:val="en-US" w:eastAsia="en-GB"/>
              </w:rPr>
              <w:t>37</w:t>
            </w:r>
            <w:r w:rsidR="00CD320A" w:rsidRPr="00CD320A">
              <w:rPr>
                <w:rFonts w:eastAsia="Times New Roman" w:cs="Times New Roman"/>
                <w:noProof/>
                <w:sz w:val="20"/>
                <w:szCs w:val="20"/>
                <w:lang w:val="en-US" w:eastAsia="en-GB"/>
              </w:rPr>
              <w:t>]</w:t>
            </w:r>
            <w:r w:rsidRPr="00D96E90">
              <w:rPr>
                <w:rFonts w:eastAsia="Times New Roman" w:cs="Times New Roman"/>
                <w:sz w:val="20"/>
                <w:szCs w:val="20"/>
                <w:lang w:val="en-US" w:eastAsia="en-GB"/>
              </w:rPr>
              <w:fldChar w:fldCharType="end"/>
            </w:r>
            <w:r w:rsidR="00B3003B">
              <w:rPr>
                <w:rFonts w:eastAsia="Times New Roman" w:cs="Times New Roman"/>
                <w:sz w:val="20"/>
                <w:szCs w:val="20"/>
                <w:lang w:val="en-US" w:eastAsia="en-GB"/>
              </w:rPr>
              <w:t xml:space="preserve"> and </w:t>
            </w:r>
            <w:r w:rsidRPr="00D96E90">
              <w:rPr>
                <w:rFonts w:eastAsia="Times New Roman" w:cs="Times New Roman"/>
                <w:sz w:val="20"/>
                <w:szCs w:val="20"/>
                <w:lang w:val="en-US" w:eastAsia="en-GB"/>
              </w:rPr>
              <w:t xml:space="preserve"> the discount rate reported by the bank of Tanzania (in 2012) is 12% </w:t>
            </w:r>
            <w:r w:rsidRPr="00D96E90">
              <w:rPr>
                <w:rFonts w:eastAsia="Times New Roman" w:cs="Times New Roman"/>
                <w:sz w:val="20"/>
                <w:szCs w:val="20"/>
                <w:lang w:val="en-US" w:eastAsia="en-GB"/>
              </w:rPr>
              <w:fldChar w:fldCharType="begin" w:fldLock="1"/>
            </w:r>
            <w:r w:rsidR="00BA5080">
              <w:rPr>
                <w:rFonts w:eastAsia="Times New Roman" w:cs="Times New Roman"/>
                <w:sz w:val="20"/>
                <w:szCs w:val="20"/>
                <w:lang w:val="en-US" w:eastAsia="en-GB"/>
              </w:rPr>
              <w:instrText>ADDIN CSL_CITATION { "citationItems" : [ { "id" : "ITEM-1", "itemData" : { "author" : [ { "dropping-particle" : "", "family" : "Bank of Tanzania", "given" : "", "non-dropping-particle" : "", "parse-names" : false, "suffix" : "" } ], "id" : "ITEM-1", "issue" : "4", "issued" : { "date-parts" : [ [ "2012" ] ] }, "publisher-place" : "Dar es Salaam", "title" : "Discount rate", "type" : "report" }, "uris" : [ "http://www.mendeley.com/documents/?uuid=feafad81-5702-4197-a63b-3b8baebc6751" ] } ], "mendeley" : { "formattedCitation" : "[2]", "manualFormatting" : "[38]", "plainTextFormattedCitation" : "[2]", "previouslyFormattedCitation" : "[2]"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CD320A" w:rsidRPr="00CD320A">
              <w:rPr>
                <w:rFonts w:eastAsia="Times New Roman" w:cs="Times New Roman"/>
                <w:noProof/>
                <w:sz w:val="20"/>
                <w:szCs w:val="20"/>
                <w:lang w:val="en-US" w:eastAsia="en-GB"/>
              </w:rPr>
              <w:t>[</w:t>
            </w:r>
            <w:r w:rsidR="00BA5080">
              <w:rPr>
                <w:rFonts w:eastAsia="Times New Roman" w:cs="Times New Roman"/>
                <w:noProof/>
                <w:sz w:val="20"/>
                <w:szCs w:val="20"/>
                <w:lang w:val="en-US" w:eastAsia="en-GB"/>
              </w:rPr>
              <w:t>38</w:t>
            </w:r>
            <w:r w:rsidR="00CD320A" w:rsidRPr="00CD320A">
              <w:rPr>
                <w:rFonts w:eastAsia="Times New Roman" w:cs="Times New Roman"/>
                <w:noProof/>
                <w:sz w:val="20"/>
                <w:szCs w:val="20"/>
                <w:lang w:val="en-US" w:eastAsia="en-GB"/>
              </w:rPr>
              <w:t>]</w:t>
            </w:r>
            <w:r w:rsidRPr="00D96E90">
              <w:rPr>
                <w:rFonts w:eastAsia="Times New Roman" w:cs="Times New Roman"/>
                <w:sz w:val="20"/>
                <w:szCs w:val="20"/>
                <w:lang w:val="en-US" w:eastAsia="en-GB"/>
              </w:rPr>
              <w:fldChar w:fldCharType="end"/>
            </w:r>
            <w:r w:rsidRPr="00D96E90">
              <w:rPr>
                <w:rFonts w:eastAsia="Times New Roman" w:cs="Times New Roman"/>
                <w:sz w:val="20"/>
                <w:szCs w:val="20"/>
                <w:lang w:val="en-US" w:eastAsia="en-GB"/>
              </w:rPr>
              <w:t xml:space="preserve">. </w:t>
            </w:r>
            <w:r w:rsidR="00B3003B">
              <w:rPr>
                <w:rFonts w:eastAsia="Times New Roman" w:cs="Times New Roman"/>
                <w:sz w:val="20"/>
                <w:szCs w:val="20"/>
                <w:lang w:val="en-US" w:eastAsia="en-GB"/>
              </w:rPr>
              <w:t>I</w:t>
            </w:r>
            <w:r w:rsidRPr="00D96E90">
              <w:rPr>
                <w:rFonts w:eastAsia="Times New Roman" w:cs="Times New Roman"/>
                <w:sz w:val="20"/>
                <w:szCs w:val="20"/>
                <w:lang w:val="en-US" w:eastAsia="en-GB"/>
              </w:rPr>
              <w:t xml:space="preserve">n this analysis we used the </w:t>
            </w:r>
            <w:r w:rsidR="00B3003B">
              <w:rPr>
                <w:rFonts w:eastAsia="Times New Roman" w:cs="Times New Roman"/>
                <w:sz w:val="20"/>
                <w:szCs w:val="20"/>
                <w:lang w:val="en-US" w:eastAsia="en-GB"/>
              </w:rPr>
              <w:t xml:space="preserve">rate of interest for </w:t>
            </w:r>
            <w:r w:rsidRPr="00D96E90">
              <w:rPr>
                <w:rFonts w:eastAsia="Times New Roman" w:cs="Times New Roman"/>
                <w:sz w:val="20"/>
                <w:szCs w:val="20"/>
                <w:lang w:val="en-US" w:eastAsia="en-GB"/>
              </w:rPr>
              <w:t xml:space="preserve">government bond </w:t>
            </w:r>
            <w:r w:rsidRPr="00D96E90">
              <w:rPr>
                <w:rFonts w:eastAsia="Times New Roman" w:cs="Times New Roman"/>
                <w:sz w:val="20"/>
                <w:szCs w:val="20"/>
                <w:lang w:val="en-US" w:eastAsia="en-GB"/>
              </w:rPr>
              <w:fldChar w:fldCharType="begin" w:fldLock="1"/>
            </w:r>
            <w:r w:rsidR="00BA5080">
              <w:rPr>
                <w:rFonts w:eastAsia="Times New Roman" w:cs="Times New Roman"/>
                <w:sz w:val="20"/>
                <w:szCs w:val="20"/>
                <w:lang w:val="en-US" w:eastAsia="en-GB"/>
              </w:rPr>
              <w:instrText>ADDIN CSL_CITATION { "citationItems" : [ { "id" : "ITEM-1", "itemData" : { "author" : [ { "dropping-particle" : "", "family" : "Bank of Tanzania", "given" : "", "non-dropping-particle" : "", "parse-names" : false, "suffix" : "" } ], "id" : "ITEM-1", "issue" : "284", "issued" : { "date-parts" : [ [ "2012" ] ] }, "publisher-place" : "Dar es Salaam", "title" : "The United Republic of Tanzania. The Treasury bond", "type" : "report" }, "uris" : [ "http://www.mendeley.com/documents/?uuid=bb3081d6-f65c-4f8d-8381-ca6bcb3fda3d" ] } ], "mendeley" : { "formattedCitation" : "[3]", "manualFormatting" : "[29]", "plainTextFormattedCitation" : "[3]", "previouslyFormattedCitation" : "[3]"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CD320A" w:rsidRPr="00CD320A">
              <w:rPr>
                <w:rFonts w:eastAsia="Times New Roman" w:cs="Times New Roman"/>
                <w:noProof/>
                <w:sz w:val="20"/>
                <w:szCs w:val="20"/>
                <w:lang w:val="en-US" w:eastAsia="en-GB"/>
              </w:rPr>
              <w:t>[</w:t>
            </w:r>
            <w:r w:rsidR="00BA5080">
              <w:rPr>
                <w:rFonts w:eastAsia="Times New Roman" w:cs="Times New Roman"/>
                <w:noProof/>
                <w:sz w:val="20"/>
                <w:szCs w:val="20"/>
                <w:lang w:val="en-US" w:eastAsia="en-GB"/>
              </w:rPr>
              <w:t>29</w:t>
            </w:r>
            <w:r w:rsidR="00CD320A" w:rsidRPr="00CD320A">
              <w:rPr>
                <w:rFonts w:eastAsia="Times New Roman" w:cs="Times New Roman"/>
                <w:noProof/>
                <w:sz w:val="20"/>
                <w:szCs w:val="20"/>
                <w:lang w:val="en-US" w:eastAsia="en-GB"/>
              </w:rPr>
              <w:t>]</w:t>
            </w:r>
            <w:r w:rsidRPr="00D96E90">
              <w:rPr>
                <w:rFonts w:eastAsia="Times New Roman" w:cs="Times New Roman"/>
                <w:sz w:val="20"/>
                <w:szCs w:val="20"/>
                <w:lang w:val="en-US" w:eastAsia="en-GB"/>
              </w:rPr>
              <w:fldChar w:fldCharType="end"/>
            </w:r>
            <w:r w:rsidRPr="00D96E90">
              <w:rPr>
                <w:rFonts w:eastAsia="Times New Roman" w:cs="Times New Roman"/>
                <w:sz w:val="20"/>
                <w:szCs w:val="20"/>
                <w:lang w:val="en-US" w:eastAsia="en-GB"/>
              </w:rPr>
              <w:t xml:space="preserve">. </w:t>
            </w:r>
          </w:p>
        </w:tc>
      </w:tr>
      <w:tr w:rsidR="00D96E90" w:rsidRPr="00D96E90" w14:paraId="417462DC" w14:textId="77777777" w:rsidTr="00DC0B3E">
        <w:tc>
          <w:tcPr>
            <w:tcW w:w="4428" w:type="dxa"/>
            <w:shd w:val="clear" w:color="auto" w:fill="auto"/>
          </w:tcPr>
          <w:p w14:paraId="443E1DD8"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Administrative costs</w:t>
            </w:r>
          </w:p>
        </w:tc>
        <w:tc>
          <w:tcPr>
            <w:tcW w:w="9000" w:type="dxa"/>
            <w:shd w:val="clear" w:color="auto" w:fill="auto"/>
          </w:tcPr>
          <w:p w14:paraId="1E0BB03A" w14:textId="62DB6C73" w:rsidR="00D96E90" w:rsidRPr="00D96E90" w:rsidRDefault="00D96E90" w:rsidP="00B3003B">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We could not obtain information on administrative costs from the relevant offices </w:t>
            </w:r>
            <w:r w:rsidR="00B3003B">
              <w:rPr>
                <w:rFonts w:eastAsia="Times New Roman" w:cs="Times New Roman"/>
                <w:sz w:val="20"/>
                <w:szCs w:val="20"/>
                <w:lang w:val="en-US" w:eastAsia="en-GB"/>
              </w:rPr>
              <w:t>so</w:t>
            </w:r>
            <w:r w:rsidRPr="00D96E90">
              <w:rPr>
                <w:rFonts w:eastAsia="Times New Roman" w:cs="Times New Roman"/>
                <w:sz w:val="20"/>
                <w:szCs w:val="20"/>
                <w:lang w:val="en-US" w:eastAsia="en-GB"/>
              </w:rPr>
              <w:t xml:space="preserve"> we assumed it</w:t>
            </w:r>
            <w:r w:rsidR="00B3003B">
              <w:rPr>
                <w:rFonts w:eastAsia="Times New Roman" w:cs="Times New Roman"/>
                <w:sz w:val="20"/>
                <w:szCs w:val="20"/>
                <w:lang w:val="en-US" w:eastAsia="en-GB"/>
              </w:rPr>
              <w:t xml:space="preserve"> was</w:t>
            </w:r>
            <w:r w:rsidRPr="00D96E90">
              <w:rPr>
                <w:rFonts w:eastAsia="Times New Roman" w:cs="Times New Roman"/>
                <w:sz w:val="20"/>
                <w:szCs w:val="20"/>
                <w:lang w:val="en-US" w:eastAsia="en-GB"/>
              </w:rPr>
              <w:t xml:space="preserve"> 10% of total costs of the clinic visits. However, the administrative costs reported elsewhere in resource limited settings range between 3% and 15.5% o</w:t>
            </w:r>
            <w:r w:rsidR="00B3003B">
              <w:rPr>
                <w:rFonts w:eastAsia="Times New Roman" w:cs="Times New Roman"/>
                <w:sz w:val="20"/>
                <w:szCs w:val="20"/>
                <w:lang w:val="en-US" w:eastAsia="en-GB"/>
              </w:rPr>
              <w:t>f</w:t>
            </w:r>
            <w:r w:rsidRPr="00D96E90">
              <w:rPr>
                <w:rFonts w:eastAsia="Times New Roman" w:cs="Times New Roman"/>
                <w:sz w:val="20"/>
                <w:szCs w:val="20"/>
                <w:lang w:val="en-US" w:eastAsia="en-GB"/>
              </w:rPr>
              <w:t xml:space="preserve"> the total ART costs.</w:t>
            </w:r>
          </w:p>
        </w:tc>
      </w:tr>
      <w:tr w:rsidR="00D96E90" w:rsidRPr="00D96E90" w14:paraId="34D41910" w14:textId="77777777" w:rsidTr="00DC0B3E">
        <w:tc>
          <w:tcPr>
            <w:tcW w:w="4428" w:type="dxa"/>
            <w:shd w:val="clear" w:color="auto" w:fill="auto"/>
          </w:tcPr>
          <w:p w14:paraId="290157D5"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Costs for supporting staff</w:t>
            </w:r>
          </w:p>
        </w:tc>
        <w:tc>
          <w:tcPr>
            <w:tcW w:w="9000" w:type="dxa"/>
            <w:shd w:val="clear" w:color="auto" w:fill="auto"/>
          </w:tcPr>
          <w:p w14:paraId="33934BEA" w14:textId="5ED28D88" w:rsidR="00D96E90" w:rsidRPr="00D96E90" w:rsidRDefault="00D96E90" w:rsidP="00B3003B">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The sites included in this analysis had an average of 4 data clerks per site. </w:t>
            </w:r>
            <w:r w:rsidR="00B3003B">
              <w:rPr>
                <w:rFonts w:eastAsia="Times New Roman" w:cs="Times New Roman"/>
                <w:sz w:val="20"/>
                <w:szCs w:val="20"/>
                <w:lang w:val="en-US" w:eastAsia="en-GB"/>
              </w:rPr>
              <w:t xml:space="preserve">We assumed </w:t>
            </w:r>
            <w:r w:rsidRPr="00D96E90">
              <w:rPr>
                <w:rFonts w:eastAsia="Times New Roman" w:cs="Times New Roman"/>
                <w:sz w:val="20"/>
                <w:szCs w:val="20"/>
                <w:lang w:val="en-US" w:eastAsia="en-GB"/>
              </w:rPr>
              <w:t xml:space="preserve">two data clerks </w:t>
            </w:r>
            <w:r w:rsidR="00BA5080">
              <w:rPr>
                <w:rFonts w:eastAsia="Times New Roman" w:cs="Times New Roman"/>
                <w:sz w:val="20"/>
                <w:szCs w:val="20"/>
                <w:lang w:val="en-US" w:eastAsia="en-GB"/>
              </w:rPr>
              <w:t>would be sufficient</w:t>
            </w:r>
            <w:r w:rsidRPr="00D96E90">
              <w:rPr>
                <w:rFonts w:eastAsia="Times New Roman" w:cs="Times New Roman"/>
                <w:sz w:val="20"/>
                <w:szCs w:val="20"/>
                <w:lang w:val="en-US" w:eastAsia="en-GB"/>
              </w:rPr>
              <w:t xml:space="preserve">. </w:t>
            </w:r>
            <w:r w:rsidR="00B3003B">
              <w:rPr>
                <w:rFonts w:eastAsia="Times New Roman" w:cs="Times New Roman"/>
                <w:sz w:val="20"/>
                <w:szCs w:val="20"/>
                <w:lang w:val="en-US" w:eastAsia="en-GB"/>
              </w:rPr>
              <w:t>In making</w:t>
            </w:r>
            <w:r w:rsidRPr="00D96E90">
              <w:rPr>
                <w:rFonts w:eastAsia="Times New Roman" w:cs="Times New Roman"/>
                <w:sz w:val="20"/>
                <w:szCs w:val="20"/>
                <w:lang w:val="en-US" w:eastAsia="en-GB"/>
              </w:rPr>
              <w:t xml:space="preserve"> assumption, we also considered patients load in the clinic apart from the one enrolled in this study.    </w:t>
            </w:r>
          </w:p>
        </w:tc>
      </w:tr>
      <w:tr w:rsidR="00D96E90" w:rsidRPr="00D96E90" w14:paraId="6618676B" w14:textId="77777777" w:rsidTr="00DC0B3E">
        <w:tc>
          <w:tcPr>
            <w:tcW w:w="4428" w:type="dxa"/>
            <w:shd w:val="clear" w:color="auto" w:fill="auto"/>
          </w:tcPr>
          <w:p w14:paraId="47D25879"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Costs for clinic visits</w:t>
            </w:r>
          </w:p>
        </w:tc>
        <w:tc>
          <w:tcPr>
            <w:tcW w:w="9000" w:type="dxa"/>
            <w:shd w:val="clear" w:color="auto" w:fill="auto"/>
          </w:tcPr>
          <w:p w14:paraId="6B98F5BE" w14:textId="547D5CBE" w:rsidR="00D96E90" w:rsidRPr="00D96E90" w:rsidRDefault="00D96E90" w:rsidP="00B3003B">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On average, patients had more than one clinic visit before treatment initiation and several others thereafter. </w:t>
            </w:r>
            <w:r w:rsidR="00B3003B">
              <w:rPr>
                <w:rFonts w:eastAsia="Times New Roman" w:cs="Times New Roman"/>
                <w:sz w:val="20"/>
                <w:szCs w:val="20"/>
                <w:lang w:val="en-US" w:eastAsia="en-GB"/>
              </w:rPr>
              <w:t>We</w:t>
            </w:r>
            <w:r w:rsidRPr="00D96E90">
              <w:rPr>
                <w:rFonts w:eastAsia="Times New Roman" w:cs="Times New Roman"/>
                <w:sz w:val="20"/>
                <w:szCs w:val="20"/>
                <w:lang w:val="en-US" w:eastAsia="en-GB"/>
              </w:rPr>
              <w:t xml:space="preserve"> assum</w:t>
            </w:r>
            <w:r w:rsidR="00B3003B">
              <w:rPr>
                <w:rFonts w:eastAsia="Times New Roman" w:cs="Times New Roman"/>
                <w:sz w:val="20"/>
                <w:szCs w:val="20"/>
                <w:lang w:val="en-US" w:eastAsia="en-GB"/>
              </w:rPr>
              <w:t>ed</w:t>
            </w:r>
            <w:r w:rsidRPr="00D96E90">
              <w:rPr>
                <w:rFonts w:eastAsia="Times New Roman" w:cs="Times New Roman"/>
                <w:sz w:val="20"/>
                <w:szCs w:val="20"/>
                <w:lang w:val="en-US" w:eastAsia="en-GB"/>
              </w:rPr>
              <w:t xml:space="preserve"> the</w:t>
            </w:r>
            <w:r w:rsidR="00B3003B">
              <w:rPr>
                <w:rFonts w:eastAsia="Times New Roman" w:cs="Times New Roman"/>
                <w:sz w:val="20"/>
                <w:szCs w:val="20"/>
                <w:lang w:val="en-US" w:eastAsia="en-GB"/>
              </w:rPr>
              <w:t xml:space="preserve"> number of</w:t>
            </w:r>
            <w:r w:rsidRPr="00D96E90">
              <w:rPr>
                <w:rFonts w:eastAsia="Times New Roman" w:cs="Times New Roman"/>
                <w:sz w:val="20"/>
                <w:szCs w:val="20"/>
                <w:lang w:val="en-US" w:eastAsia="en-GB"/>
              </w:rPr>
              <w:t xml:space="preserve"> visits </w:t>
            </w:r>
            <w:proofErr w:type="gramStart"/>
            <w:r w:rsidRPr="00D96E90">
              <w:rPr>
                <w:rFonts w:eastAsia="Times New Roman" w:cs="Times New Roman"/>
                <w:sz w:val="20"/>
                <w:szCs w:val="20"/>
                <w:lang w:val="en-US" w:eastAsia="en-GB"/>
              </w:rPr>
              <w:t xml:space="preserve">could be </w:t>
            </w:r>
            <w:r w:rsidR="00B3003B">
              <w:rPr>
                <w:rFonts w:eastAsia="Times New Roman" w:cs="Times New Roman"/>
                <w:sz w:val="20"/>
                <w:szCs w:val="20"/>
                <w:lang w:val="en-US" w:eastAsia="en-GB"/>
              </w:rPr>
              <w:t>reduced</w:t>
            </w:r>
            <w:proofErr w:type="gramEnd"/>
            <w:r w:rsidR="00B3003B">
              <w:rPr>
                <w:rFonts w:eastAsia="Times New Roman" w:cs="Times New Roman"/>
                <w:sz w:val="20"/>
                <w:szCs w:val="20"/>
                <w:lang w:val="en-US" w:eastAsia="en-GB"/>
              </w:rPr>
              <w:t xml:space="preserve"> </w:t>
            </w:r>
            <w:r w:rsidRPr="00D96E90">
              <w:rPr>
                <w:rFonts w:eastAsia="Times New Roman" w:cs="Times New Roman"/>
                <w:sz w:val="20"/>
                <w:szCs w:val="20"/>
                <w:lang w:val="en-US" w:eastAsia="en-GB"/>
              </w:rPr>
              <w:t xml:space="preserve">to one for assessment and treatment initiation and fewer routine visits thereafter for stable patients. </w:t>
            </w:r>
          </w:p>
        </w:tc>
      </w:tr>
      <w:tr w:rsidR="00D96E90" w:rsidRPr="00D96E90" w14:paraId="2E204BD7" w14:textId="77777777" w:rsidTr="00DC0B3E">
        <w:tc>
          <w:tcPr>
            <w:tcW w:w="4428" w:type="dxa"/>
            <w:shd w:val="clear" w:color="auto" w:fill="auto"/>
          </w:tcPr>
          <w:p w14:paraId="51445534"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Costs for transport for </w:t>
            </w:r>
            <w:proofErr w:type="spellStart"/>
            <w:r w:rsidRPr="00D96E90">
              <w:rPr>
                <w:rFonts w:eastAsia="Times New Roman" w:cs="Times New Roman"/>
                <w:sz w:val="20"/>
                <w:szCs w:val="20"/>
                <w:lang w:val="en-US" w:eastAsia="en-GB"/>
              </w:rPr>
              <w:t>Xpert</w:t>
            </w:r>
            <w:proofErr w:type="spellEnd"/>
            <w:r w:rsidRPr="00D96E90">
              <w:rPr>
                <w:rFonts w:eastAsia="Times New Roman" w:cs="Times New Roman"/>
                <w:sz w:val="20"/>
                <w:szCs w:val="20"/>
                <w:lang w:val="en-US" w:eastAsia="en-GB"/>
              </w:rPr>
              <w:t xml:space="preserve"> sputum sample</w:t>
            </w:r>
          </w:p>
        </w:tc>
        <w:tc>
          <w:tcPr>
            <w:tcW w:w="9000" w:type="dxa"/>
            <w:shd w:val="clear" w:color="auto" w:fill="auto"/>
          </w:tcPr>
          <w:p w14:paraId="458583DB" w14:textId="69EFC698" w:rsidR="00D96E90" w:rsidRPr="00D96E90" w:rsidRDefault="00D96E90" w:rsidP="00B3003B">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Sputum samples for TB diagnosis </w:t>
            </w:r>
            <w:proofErr w:type="gramStart"/>
            <w:r w:rsidRPr="00D96E90">
              <w:rPr>
                <w:rFonts w:eastAsia="Times New Roman" w:cs="Times New Roman"/>
                <w:sz w:val="20"/>
                <w:szCs w:val="20"/>
                <w:lang w:val="en-US" w:eastAsia="en-GB"/>
              </w:rPr>
              <w:t>were shipped</w:t>
            </w:r>
            <w:proofErr w:type="gramEnd"/>
            <w:r w:rsidRPr="00D96E90">
              <w:rPr>
                <w:rFonts w:eastAsia="Times New Roman" w:cs="Times New Roman"/>
                <w:sz w:val="20"/>
                <w:szCs w:val="20"/>
                <w:lang w:val="en-US" w:eastAsia="en-GB"/>
              </w:rPr>
              <w:t xml:space="preserve"> to the central laboratory for processing using </w:t>
            </w:r>
            <w:proofErr w:type="spellStart"/>
            <w:r w:rsidRPr="00D96E90">
              <w:rPr>
                <w:rFonts w:eastAsia="Times New Roman" w:cs="Times New Roman"/>
                <w:sz w:val="20"/>
                <w:szCs w:val="20"/>
                <w:lang w:val="en-US" w:eastAsia="en-GB"/>
              </w:rPr>
              <w:t>Xpert</w:t>
            </w:r>
            <w:proofErr w:type="spellEnd"/>
            <w:r w:rsidRPr="00D96E90">
              <w:rPr>
                <w:rFonts w:eastAsia="Times New Roman" w:cs="Times New Roman"/>
                <w:sz w:val="20"/>
                <w:szCs w:val="20"/>
                <w:lang w:val="en-US" w:eastAsia="en-GB"/>
              </w:rPr>
              <w:t xml:space="preserve"> technology. The </w:t>
            </w:r>
            <w:proofErr w:type="spellStart"/>
            <w:r w:rsidRPr="00D96E90">
              <w:rPr>
                <w:rFonts w:eastAsia="Times New Roman" w:cs="Times New Roman"/>
                <w:sz w:val="20"/>
                <w:szCs w:val="20"/>
                <w:lang w:val="en-US" w:eastAsia="en-GB"/>
              </w:rPr>
              <w:t>Xpert</w:t>
            </w:r>
            <w:proofErr w:type="spellEnd"/>
            <w:r w:rsidRPr="00D96E90">
              <w:rPr>
                <w:rFonts w:eastAsia="Times New Roman" w:cs="Times New Roman"/>
                <w:sz w:val="20"/>
                <w:szCs w:val="20"/>
                <w:lang w:val="en-US" w:eastAsia="en-GB"/>
              </w:rPr>
              <w:t xml:space="preserve"> technology </w:t>
            </w:r>
            <w:proofErr w:type="gramStart"/>
            <w:r w:rsidRPr="00D96E90">
              <w:rPr>
                <w:rFonts w:eastAsia="Times New Roman" w:cs="Times New Roman"/>
                <w:sz w:val="20"/>
                <w:szCs w:val="20"/>
                <w:lang w:val="en-US" w:eastAsia="en-GB"/>
              </w:rPr>
              <w:t>is now being decentralized</w:t>
            </w:r>
            <w:proofErr w:type="gramEnd"/>
            <w:r w:rsidRPr="00D96E90">
              <w:rPr>
                <w:rFonts w:eastAsia="Times New Roman" w:cs="Times New Roman"/>
                <w:sz w:val="20"/>
                <w:szCs w:val="20"/>
                <w:lang w:val="en-US" w:eastAsia="en-GB"/>
              </w:rPr>
              <w:t xml:space="preserve"> to districts hospital </w:t>
            </w:r>
            <w:r w:rsidR="004B66E0" w:rsidRPr="00D96E90">
              <w:rPr>
                <w:rFonts w:eastAsia="Times New Roman" w:cs="Times New Roman"/>
                <w:sz w:val="20"/>
                <w:szCs w:val="20"/>
                <w:lang w:val="en-US" w:eastAsia="en-GB"/>
              </w:rPr>
              <w:t>level, which</w:t>
            </w:r>
            <w:r w:rsidRPr="00D96E90">
              <w:rPr>
                <w:rFonts w:eastAsia="Times New Roman" w:cs="Times New Roman"/>
                <w:sz w:val="20"/>
                <w:szCs w:val="20"/>
                <w:lang w:val="en-US" w:eastAsia="en-GB"/>
              </w:rPr>
              <w:t xml:space="preserve"> are close to the HIV clinics, as </w:t>
            </w:r>
            <w:r w:rsidR="00B3003B">
              <w:rPr>
                <w:rFonts w:eastAsia="Times New Roman" w:cs="Times New Roman"/>
                <w:sz w:val="20"/>
                <w:szCs w:val="20"/>
                <w:lang w:val="en-US" w:eastAsia="en-GB"/>
              </w:rPr>
              <w:t xml:space="preserve">results </w:t>
            </w:r>
            <w:r w:rsidRPr="00D96E90">
              <w:rPr>
                <w:rFonts w:eastAsia="Times New Roman" w:cs="Times New Roman"/>
                <w:sz w:val="20"/>
                <w:szCs w:val="20"/>
                <w:lang w:val="en-US" w:eastAsia="en-GB"/>
              </w:rPr>
              <w:t xml:space="preserve">costs for samples shipment </w:t>
            </w:r>
            <w:r w:rsidR="00B3003B">
              <w:rPr>
                <w:rFonts w:eastAsia="Times New Roman" w:cs="Times New Roman"/>
                <w:sz w:val="20"/>
                <w:szCs w:val="20"/>
                <w:lang w:val="en-US" w:eastAsia="en-GB"/>
              </w:rPr>
              <w:t>is expected to</w:t>
            </w:r>
            <w:r w:rsidRPr="00D96E90">
              <w:rPr>
                <w:rFonts w:eastAsia="Times New Roman" w:cs="Times New Roman"/>
                <w:sz w:val="20"/>
                <w:szCs w:val="20"/>
                <w:lang w:val="en-US" w:eastAsia="en-GB"/>
              </w:rPr>
              <w:t xml:space="preserve"> drop to less than half</w:t>
            </w:r>
            <w:r w:rsidR="00B3003B">
              <w:rPr>
                <w:rFonts w:eastAsia="Times New Roman" w:cs="Times New Roman"/>
                <w:sz w:val="20"/>
                <w:szCs w:val="20"/>
                <w:lang w:val="en-US" w:eastAsia="en-GB"/>
              </w:rPr>
              <w:t xml:space="preserve"> its current value</w:t>
            </w:r>
            <w:r w:rsidRPr="00D96E90">
              <w:rPr>
                <w:rFonts w:eastAsia="Times New Roman" w:cs="Times New Roman"/>
                <w:sz w:val="20"/>
                <w:szCs w:val="20"/>
                <w:lang w:val="en-US" w:eastAsia="en-GB"/>
              </w:rPr>
              <w:t xml:space="preserve">. </w:t>
            </w:r>
          </w:p>
        </w:tc>
      </w:tr>
      <w:tr w:rsidR="00D96E90" w:rsidRPr="00D96E90" w14:paraId="164B8E78" w14:textId="77777777" w:rsidTr="00DC0B3E">
        <w:tc>
          <w:tcPr>
            <w:tcW w:w="4428" w:type="dxa"/>
            <w:shd w:val="clear" w:color="auto" w:fill="auto"/>
          </w:tcPr>
          <w:p w14:paraId="280A446F"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Price for </w:t>
            </w:r>
            <w:proofErr w:type="spellStart"/>
            <w:r w:rsidRPr="00D96E90">
              <w:rPr>
                <w:rFonts w:eastAsia="Times New Roman" w:cs="Times New Roman"/>
                <w:sz w:val="20"/>
                <w:szCs w:val="20"/>
                <w:lang w:val="en-US" w:eastAsia="en-GB"/>
              </w:rPr>
              <w:t>Xpert</w:t>
            </w:r>
            <w:proofErr w:type="spellEnd"/>
            <w:r w:rsidRPr="00D96E90">
              <w:rPr>
                <w:rFonts w:eastAsia="Times New Roman" w:cs="Times New Roman"/>
                <w:sz w:val="20"/>
                <w:szCs w:val="20"/>
                <w:lang w:val="en-US" w:eastAsia="en-GB"/>
              </w:rPr>
              <w:t xml:space="preserve"> cartridge</w:t>
            </w:r>
          </w:p>
        </w:tc>
        <w:tc>
          <w:tcPr>
            <w:tcW w:w="9000" w:type="dxa"/>
            <w:shd w:val="clear" w:color="auto" w:fill="auto"/>
          </w:tcPr>
          <w:p w14:paraId="2CF01B2F" w14:textId="5CE2D83D"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The price for </w:t>
            </w:r>
            <w:proofErr w:type="spellStart"/>
            <w:r w:rsidRPr="00D96E90">
              <w:rPr>
                <w:rFonts w:eastAsia="Times New Roman" w:cs="Times New Roman"/>
                <w:sz w:val="20"/>
                <w:szCs w:val="20"/>
                <w:lang w:val="en-US" w:eastAsia="en-GB"/>
              </w:rPr>
              <w:t>Xpert</w:t>
            </w:r>
            <w:proofErr w:type="spellEnd"/>
            <w:r w:rsidRPr="00D96E90">
              <w:rPr>
                <w:rFonts w:eastAsia="Times New Roman" w:cs="Times New Roman"/>
                <w:sz w:val="20"/>
                <w:szCs w:val="20"/>
                <w:lang w:val="en-US" w:eastAsia="en-GB"/>
              </w:rPr>
              <w:t xml:space="preserve"> cartridge </w:t>
            </w:r>
            <w:proofErr w:type="gramStart"/>
            <w:r w:rsidRPr="00D96E90">
              <w:rPr>
                <w:rFonts w:eastAsia="Times New Roman" w:cs="Times New Roman"/>
                <w:sz w:val="20"/>
                <w:szCs w:val="20"/>
                <w:lang w:val="en-US" w:eastAsia="en-GB"/>
              </w:rPr>
              <w:t>is expected</w:t>
            </w:r>
            <w:proofErr w:type="gramEnd"/>
            <w:r w:rsidRPr="00D96E90">
              <w:rPr>
                <w:rFonts w:eastAsia="Times New Roman" w:cs="Times New Roman"/>
                <w:sz w:val="20"/>
                <w:szCs w:val="20"/>
                <w:lang w:val="en-US" w:eastAsia="en-GB"/>
              </w:rPr>
              <w:t xml:space="preserve"> to come down, as there have been international efforts to negotiate the prices down in areas where resources are scarce.</w:t>
            </w:r>
          </w:p>
          <w:p w14:paraId="124FB125" w14:textId="77777777" w:rsidR="00D96E90" w:rsidRPr="00D96E90" w:rsidRDefault="00D96E90" w:rsidP="00D96E90">
            <w:pPr>
              <w:spacing w:after="0" w:line="240" w:lineRule="auto"/>
              <w:rPr>
                <w:rFonts w:eastAsia="Times New Roman" w:cs="Arial"/>
                <w:sz w:val="20"/>
                <w:szCs w:val="20"/>
                <w:lang w:val="en-US" w:eastAsia="en-GB"/>
              </w:rPr>
            </w:pPr>
            <w:r w:rsidRPr="00D96E90">
              <w:rPr>
                <w:rFonts w:eastAsia="Times New Roman" w:cs="Arial"/>
                <w:sz w:val="20"/>
                <w:szCs w:val="20"/>
                <w:lang w:val="en-US" w:eastAsia="en-GB"/>
              </w:rPr>
              <w:t>(www.finddiagnostics.org/about/what_we_do/successes/find-negotiated-prices/xpert_mtb_rif.html)</w:t>
            </w:r>
          </w:p>
        </w:tc>
      </w:tr>
      <w:tr w:rsidR="00D96E90" w:rsidRPr="00D96E90" w14:paraId="11CA362A" w14:textId="77777777" w:rsidTr="00DC0B3E">
        <w:tc>
          <w:tcPr>
            <w:tcW w:w="4428" w:type="dxa"/>
            <w:shd w:val="clear" w:color="auto" w:fill="auto"/>
          </w:tcPr>
          <w:p w14:paraId="6BA543A5"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Price of ARV</w:t>
            </w:r>
          </w:p>
        </w:tc>
        <w:tc>
          <w:tcPr>
            <w:tcW w:w="9000" w:type="dxa"/>
            <w:shd w:val="clear" w:color="auto" w:fill="auto"/>
          </w:tcPr>
          <w:p w14:paraId="3E20F7AB" w14:textId="7847F2DC" w:rsidR="00D96E90" w:rsidRPr="00D96E90" w:rsidRDefault="00D96E90" w:rsidP="00BA508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We used ARV prices information from MSF. According to the MSF 2013 report, the prices of ARVs dropped sharply in 2010 </w:t>
            </w:r>
            <w:r w:rsidRPr="00D96E90">
              <w:rPr>
                <w:rFonts w:eastAsia="Times New Roman" w:cs="Times New Roman"/>
                <w:sz w:val="20"/>
                <w:szCs w:val="20"/>
                <w:lang w:val="en-US" w:eastAsia="en-GB"/>
              </w:rPr>
              <w:fldChar w:fldCharType="begin" w:fldLock="1"/>
            </w:r>
            <w:r w:rsidR="00BA5080">
              <w:rPr>
                <w:rFonts w:eastAsia="Times New Roman" w:cs="Times New Roman"/>
                <w:sz w:val="20"/>
                <w:szCs w:val="20"/>
                <w:lang w:val="en-US" w:eastAsia="en-GB"/>
              </w:rPr>
              <w:instrText>ADDIN CSL_CITATION { "citationItems" : [ { "id" : "ITEM-1", "itemData" : { "author" : [ { "dropping-particle" : "", "family" : "Frontieres", "given" : "Medicins Sans", "non-dropping-particle" : "", "parse-names" : false, "suffix" : "" } ], "id" : "ITEM-1", "issue" : "July", "issued" : { "date-parts" : [ [ "2013" ] ] }, "title" : "UNTANGLING THE WEB OF ANTIRETROVIRAL PRICE REDUCTIONS", "type" : "report" }, "uris" : [ "http://www.mendeley.com/documents/?uuid=c3c0f678-4c63-4a2f-ba46-415a6c4e1ebd" ] } ], "mendeley" : { "formattedCitation" : "[4]", "manualFormatting" : "[15]", "plainTextFormattedCitation" : "[4]", "previouslyFormattedCitation" : "[4]"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CD320A" w:rsidRPr="00CD320A">
              <w:rPr>
                <w:rFonts w:eastAsia="Times New Roman" w:cs="Times New Roman"/>
                <w:noProof/>
                <w:sz w:val="20"/>
                <w:szCs w:val="20"/>
                <w:lang w:val="en-US" w:eastAsia="en-GB"/>
              </w:rPr>
              <w:t>[</w:t>
            </w:r>
            <w:r w:rsidR="00BA5080">
              <w:rPr>
                <w:rFonts w:eastAsia="Times New Roman" w:cs="Times New Roman"/>
                <w:noProof/>
                <w:sz w:val="20"/>
                <w:szCs w:val="20"/>
                <w:lang w:val="en-US" w:eastAsia="en-GB"/>
              </w:rPr>
              <w:t>15</w:t>
            </w:r>
            <w:r w:rsidR="00CD320A" w:rsidRPr="00CD320A">
              <w:rPr>
                <w:rFonts w:eastAsia="Times New Roman" w:cs="Times New Roman"/>
                <w:noProof/>
                <w:sz w:val="20"/>
                <w:szCs w:val="20"/>
                <w:lang w:val="en-US" w:eastAsia="en-GB"/>
              </w:rPr>
              <w:t>]</w:t>
            </w:r>
            <w:r w:rsidRPr="00D96E90">
              <w:rPr>
                <w:rFonts w:eastAsia="Times New Roman" w:cs="Times New Roman"/>
                <w:sz w:val="20"/>
                <w:szCs w:val="20"/>
                <w:lang w:val="en-US" w:eastAsia="en-GB"/>
              </w:rPr>
              <w:fldChar w:fldCharType="end"/>
            </w:r>
            <w:r w:rsidRPr="00D96E90">
              <w:rPr>
                <w:rFonts w:eastAsia="Times New Roman" w:cs="Times New Roman"/>
                <w:sz w:val="20"/>
                <w:szCs w:val="20"/>
                <w:lang w:val="en-US" w:eastAsia="en-GB"/>
              </w:rPr>
              <w:t xml:space="preserve">. Our assumption is that, these prices will </w:t>
            </w:r>
            <w:r w:rsidR="00B3003B">
              <w:rPr>
                <w:rFonts w:eastAsia="Times New Roman" w:cs="Times New Roman"/>
                <w:sz w:val="20"/>
                <w:szCs w:val="20"/>
                <w:lang w:val="en-US" w:eastAsia="en-GB"/>
              </w:rPr>
              <w:t>decline further</w:t>
            </w:r>
            <w:r w:rsidRPr="00D96E90">
              <w:rPr>
                <w:rFonts w:eastAsia="Times New Roman" w:cs="Times New Roman"/>
                <w:sz w:val="20"/>
                <w:szCs w:val="20"/>
                <w:lang w:val="en-US" w:eastAsia="en-GB"/>
              </w:rPr>
              <w:t>.</w:t>
            </w:r>
          </w:p>
        </w:tc>
      </w:tr>
      <w:tr w:rsidR="00D96E90" w:rsidRPr="00D96E90" w14:paraId="0C0777A7" w14:textId="77777777" w:rsidTr="00DC0B3E">
        <w:tc>
          <w:tcPr>
            <w:tcW w:w="4428" w:type="dxa"/>
            <w:shd w:val="clear" w:color="auto" w:fill="auto"/>
          </w:tcPr>
          <w:p w14:paraId="158C90F9"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Costs for sputum smear microscopy</w:t>
            </w:r>
          </w:p>
        </w:tc>
        <w:tc>
          <w:tcPr>
            <w:tcW w:w="9000" w:type="dxa"/>
            <w:shd w:val="clear" w:color="auto" w:fill="auto"/>
          </w:tcPr>
          <w:p w14:paraId="4CA25E46" w14:textId="5CEFD0F8" w:rsidR="00D96E90" w:rsidRPr="00D96E90" w:rsidRDefault="00D96E90" w:rsidP="00D4566A">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Under standard care, TB diagnosis </w:t>
            </w:r>
            <w:proofErr w:type="gramStart"/>
            <w:r w:rsidRPr="00D96E90">
              <w:rPr>
                <w:rFonts w:eastAsia="Times New Roman" w:cs="Times New Roman"/>
                <w:sz w:val="20"/>
                <w:szCs w:val="20"/>
                <w:lang w:val="en-US" w:eastAsia="en-GB"/>
              </w:rPr>
              <w:t>is done</w:t>
            </w:r>
            <w:proofErr w:type="gramEnd"/>
            <w:r w:rsidRPr="00D96E90">
              <w:rPr>
                <w:rFonts w:eastAsia="Times New Roman" w:cs="Times New Roman"/>
                <w:sz w:val="20"/>
                <w:szCs w:val="20"/>
                <w:lang w:val="en-US" w:eastAsia="en-GB"/>
              </w:rPr>
              <w:t xml:space="preserve"> using smear microscopy. For the REMSRAT trial </w:t>
            </w:r>
            <w:r w:rsidRPr="00D96E90">
              <w:rPr>
                <w:rFonts w:eastAsia="Times New Roman" w:cs="Times New Roman"/>
                <w:sz w:val="20"/>
                <w:szCs w:val="20"/>
                <w:lang w:val="en-US" w:eastAsia="en-GB"/>
              </w:rPr>
              <w:fldChar w:fldCharType="begin" w:fldLock="1"/>
            </w:r>
            <w:r w:rsidR="00BA5080">
              <w:rPr>
                <w:rFonts w:eastAsia="Times New Roman" w:cs="Times New Roman"/>
                <w:sz w:val="20"/>
                <w:szCs w:val="20"/>
                <w:lang w:val="en-US" w:eastAsia="en-GB"/>
              </w:rPr>
              <w:instrText>ADDIN CSL_CITATION { "citationItems" : [ { "id" : "ITEM-1", "itemData" : { "DOI" : "10.1016/S0140-6736(15)60164-7", "ISSN" : "1474-547X", "PMID" : "25765698", "abstract" : "BACKGROUND: Mortality in people in Africa with HIV infection starting antiretroviral therapy (ART) is high, particularly in those with advanced disease. We assessed the effect of a short period of community support to supplement clinic-based services combined with serum cryptococcal antigen screening.\n\nMETHODS: We did an open-label, randomised controlled trial in six urban clinics in Dar es Salaam, Tanzania, and Lusaka, Zambia. From February, 2012, we enrolled eligible individuals with HIV infection (age \u226518 years, CD4 count of &lt;200 cells per \u03bcL, ART naive) and randomly assigned them to either the standard clinic-based care supplemented with community support or standard clinic-based care alone, stratified by country and clinic, in permuted block sizes of ten. Clinic plus community support consisted of screening for serum cryptococcal antigen combined with antifungal therapy for patients testing antigen positive, weekly home visits for the first 4 weeks on ART by lay workers to provide support, and in Tanzania alone, re-screening for tuberculosis at 6-8 weeks after ART initiation. The primary endpoint was all-cause mortality at 12 months, analysed by intention to treat. This trial is registered with the International Standard Randomised Controlled Trial Number registry, number ISCRTN 20410413.\n\nFINDINGS: Between Feb 9, 2012, and Sept 30, 2013, 1001 patients were randomly assigned to clinic plus community support and 998 to standard care. 89 (9%) of 1001 participants in the clinic plus community support group did not receive their assigned intervention, and 11 (1%) of 998 participants in the standard care group received a home visit or a cryptococcal antigen screen rather than only standard care. At 12 months, 25 (2%) of 1001 participants in the clinic plus community support group and 24 (2%) of 998 participants in the standard care group had been lost to follow-up, and were censored at their last visit for the primary analysis. At 12 months, 134 (13%) of 1001 participants in the clinic plus community support group had died compared with 180 (18%) of 998 in the standard care group. Mortality was 28% (95% CI 10-43) lower in the clinic plus community support group than in standard care group (p=0\u00b7004).\n\nINTERPRETATION: Screening and pre-emptive treatment for cryptococcal infection combined with a short initial period of adherence support after initiation of ART could substantially reduce mortality in HIV programmes in Africa.\n\nFUNDING: European and Develop\u2026", "author" : [ { "dropping-particle" : "", "family" : "Mfinanga", "given" : "Sayoki", "non-dropping-particle" : "", "parse-names" : false, "suffix" : "" }, { "dropping-particle" : "", "family" : "Chanda", "given" : "Duncan", "non-dropping-particle" : "", "parse-names" : false, "suffix" : "" }, { "dropping-particle" : "", "family" : "Kivuyo", "given" : "Sokoine L", "non-dropping-particle" : "", "parse-names" : false, "suffix" : "" }, { "dropping-particle" : "", "family" : "Guinness", "given" : "Lorna", "non-dropping-particle" : "", "parse-names" : false, "suffix" : "" }, { "dropping-particle" : "", "family" : "Bottomley", "given" : "Christian", "non-dropping-particle" : "", "parse-names" : false, "suffix" : "" }, { "dropping-particle" : "", "family" : "Simms", "given" : "Victoria", "non-dropping-particle" : "", "parse-names" : false, "suffix" : "" }, { "dropping-particle" : "", "family" : "Chijoka", "given" : "Carol", "non-dropping-particle" : "", "parse-names" : false, "suffix" : "" }, { "dropping-particle" : "", "family" : "Masasi", "given" : "Ayubu", "non-dropping-particle" : "", "parse-names" : false, "suffix" : "" }, { "dropping-particle" : "", "family" : "Kimaro", "given" : "Godfather", "non-dropping-particle" : "", "parse-names" : false, "suffix" : "" }, { "dropping-particle" : "", "family" : "Ngowi", "given" : "Bernard", "non-dropping-particle" : "", "parse-names" : false, "suffix" : "" }, { "dropping-particle" : "", "family" : "Kahwa", "given" : "Amos", "non-dropping-particle" : "", "parse-names" : false, "suffix" : "" }, { "dropping-particle" : "", "family" : "Mwaba", "given" : "Peter", "non-dropping-particle" : "", "parse-names" : false, "suffix" : "" }, { "dropping-particle" : "", "family" : "Harrison", "given" : "Thomas S", "non-dropping-particle" : "", "parse-names" : false, "suffix" : "" }, { "dropping-particle" : "", "family" : "Egwaga", "given" : "Saidi", "non-dropping-particle" : "", "parse-names" : false, "suffix" : "" }, { "dropping-particle" : "", "family" : "Jaffar", "given" : "Shabbar", "non-dropping-particle" : "", "parse-names" : false, "suffix" : "" } ], "container-title" : "Lancet", "id" : "ITEM-1", "issue" : "15", "issued" : { "date-parts" : [ [ "2015", "3", "9" ] ] }, "page" : "1-10", "title" : "Cryptococcal meningitis screening and community-based early adherence support in people with advanced HIV infection starting antiretroviral therapy in Tanzania and Zambia: an open-label, randomised controlled trial.", "type" : "article-journal", "volume" : "6736" }, "uris" : [ "http://www.mendeley.com/documents/?uuid=1789f22b-3580-4fb5-a208-b8f2832e51cf" ] } ], "mendeley" : { "formattedCitation" : "[5]", "manualFormatting" : "[17]", "plainTextFormattedCitation" : "[5]", "previouslyFormattedCitation" : "[5]"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BA5080">
              <w:rPr>
                <w:rFonts w:eastAsia="Times New Roman" w:cs="Times New Roman"/>
                <w:noProof/>
                <w:sz w:val="20"/>
                <w:szCs w:val="20"/>
                <w:lang w:val="en-US" w:eastAsia="en-GB"/>
              </w:rPr>
              <w:t>[17</w:t>
            </w:r>
            <w:r w:rsidR="00CD320A" w:rsidRPr="00CD320A">
              <w:rPr>
                <w:rFonts w:eastAsia="Times New Roman" w:cs="Times New Roman"/>
                <w:noProof/>
                <w:sz w:val="20"/>
                <w:szCs w:val="20"/>
                <w:lang w:val="en-US" w:eastAsia="en-GB"/>
              </w:rPr>
              <w:t>]</w:t>
            </w:r>
            <w:r w:rsidRPr="00D96E90">
              <w:rPr>
                <w:rFonts w:eastAsia="Times New Roman" w:cs="Times New Roman"/>
                <w:sz w:val="20"/>
                <w:szCs w:val="20"/>
                <w:lang w:val="en-US" w:eastAsia="en-GB"/>
              </w:rPr>
              <w:fldChar w:fldCharType="end"/>
            </w:r>
            <w:r w:rsidRPr="00D96E90">
              <w:rPr>
                <w:rFonts w:eastAsia="Times New Roman" w:cs="Times New Roman"/>
                <w:sz w:val="20"/>
                <w:szCs w:val="20"/>
                <w:lang w:val="en-US" w:eastAsia="en-GB"/>
              </w:rPr>
              <w:t xml:space="preserve">, we used both smear microscopy and </w:t>
            </w:r>
            <w:proofErr w:type="spellStart"/>
            <w:r w:rsidRPr="00D96E90">
              <w:rPr>
                <w:rFonts w:eastAsia="Times New Roman" w:cs="Times New Roman"/>
                <w:sz w:val="20"/>
                <w:szCs w:val="20"/>
                <w:lang w:val="en-US" w:eastAsia="en-GB"/>
              </w:rPr>
              <w:t>Xpert</w:t>
            </w:r>
            <w:proofErr w:type="spellEnd"/>
            <w:r w:rsidRPr="00D96E90">
              <w:rPr>
                <w:rFonts w:eastAsia="Times New Roman" w:cs="Times New Roman"/>
                <w:sz w:val="20"/>
                <w:szCs w:val="20"/>
                <w:lang w:val="en-US" w:eastAsia="en-GB"/>
              </w:rPr>
              <w:t xml:space="preserve"> for T</w:t>
            </w:r>
            <w:r w:rsidR="00B3003B">
              <w:rPr>
                <w:rFonts w:eastAsia="Times New Roman" w:cs="Times New Roman"/>
                <w:sz w:val="20"/>
                <w:szCs w:val="20"/>
                <w:lang w:val="en-US" w:eastAsia="en-GB"/>
              </w:rPr>
              <w:t>B</w:t>
            </w:r>
            <w:r w:rsidRPr="00D96E90">
              <w:rPr>
                <w:rFonts w:eastAsia="Times New Roman" w:cs="Times New Roman"/>
                <w:sz w:val="20"/>
                <w:szCs w:val="20"/>
                <w:lang w:val="en-US" w:eastAsia="en-GB"/>
              </w:rPr>
              <w:t xml:space="preserve"> diagnosis. Under normal circumstance, </w:t>
            </w:r>
            <w:r w:rsidR="00B3003B">
              <w:rPr>
                <w:rFonts w:eastAsia="Times New Roman" w:cs="Times New Roman"/>
                <w:sz w:val="20"/>
                <w:szCs w:val="20"/>
                <w:lang w:val="en-US" w:eastAsia="en-GB"/>
              </w:rPr>
              <w:t xml:space="preserve">only </w:t>
            </w:r>
            <w:r w:rsidRPr="00D96E90">
              <w:rPr>
                <w:rFonts w:eastAsia="Times New Roman" w:cs="Times New Roman"/>
                <w:sz w:val="20"/>
                <w:szCs w:val="20"/>
                <w:lang w:val="en-US" w:eastAsia="en-GB"/>
              </w:rPr>
              <w:t xml:space="preserve">one of these methods </w:t>
            </w:r>
            <w:proofErr w:type="gramStart"/>
            <w:r w:rsidRPr="00D96E90">
              <w:rPr>
                <w:rFonts w:eastAsia="Times New Roman" w:cs="Times New Roman"/>
                <w:sz w:val="20"/>
                <w:szCs w:val="20"/>
                <w:lang w:val="en-US" w:eastAsia="en-GB"/>
              </w:rPr>
              <w:t>will be used</w:t>
            </w:r>
            <w:proofErr w:type="gramEnd"/>
            <w:r w:rsidR="00D4566A">
              <w:rPr>
                <w:rFonts w:eastAsia="Times New Roman" w:cs="Times New Roman"/>
                <w:sz w:val="20"/>
                <w:szCs w:val="20"/>
                <w:lang w:val="en-US" w:eastAsia="en-GB"/>
              </w:rPr>
              <w:t>.</w:t>
            </w:r>
          </w:p>
        </w:tc>
      </w:tr>
      <w:tr w:rsidR="00D96E90" w:rsidRPr="00D96E90" w14:paraId="70B416BD" w14:textId="77777777" w:rsidTr="00DC0B3E">
        <w:tc>
          <w:tcPr>
            <w:tcW w:w="4428" w:type="dxa"/>
            <w:shd w:val="clear" w:color="auto" w:fill="auto"/>
          </w:tcPr>
          <w:p w14:paraId="1585FB71"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Costs for lay workers</w:t>
            </w:r>
          </w:p>
        </w:tc>
        <w:tc>
          <w:tcPr>
            <w:tcW w:w="9000" w:type="dxa"/>
            <w:shd w:val="clear" w:color="auto" w:fill="auto"/>
          </w:tcPr>
          <w:p w14:paraId="500BD340" w14:textId="24E18315" w:rsidR="00D96E90" w:rsidRPr="00D96E90" w:rsidRDefault="00D96E90" w:rsidP="00D4566A">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In the REMSTART trial </w:t>
            </w:r>
            <w:r w:rsidRPr="00D96E90">
              <w:rPr>
                <w:rFonts w:eastAsia="Times New Roman" w:cs="Times New Roman"/>
                <w:sz w:val="20"/>
                <w:szCs w:val="20"/>
                <w:lang w:val="en-US" w:eastAsia="en-GB"/>
              </w:rPr>
              <w:fldChar w:fldCharType="begin" w:fldLock="1"/>
            </w:r>
            <w:r w:rsidR="00CD320A">
              <w:rPr>
                <w:rFonts w:eastAsia="Times New Roman" w:cs="Times New Roman"/>
                <w:sz w:val="20"/>
                <w:szCs w:val="20"/>
                <w:lang w:val="en-US" w:eastAsia="en-GB"/>
              </w:rPr>
              <w:instrText>ADDIN CSL_CITATION { "citationItems" : [ { "id" : "ITEM-1", "itemData" : { "DOI" : "10.1016/S0140-6736(15)60164-7", "ISSN" : "1474-547X", "PMID" : "25765698", "abstract" : "BACKGROUND: Mortality in people in Africa with HIV infection starting antiretroviral therapy (ART) is high, particularly in those with advanced disease. We assessed the effect of a short period of community support to supplement clinic-based services combined with serum cryptococcal antigen screening.\n\nMETHODS: We did an open-label, randomised controlled trial in six urban clinics in Dar es Salaam, Tanzania, and Lusaka, Zambia. From February, 2012, we enrolled eligible individuals with HIV infection (age \u226518 years, CD4 count of &lt;200 cells per \u03bcL, ART naive) and randomly assigned them to either the standard clinic-based care supplemented with community support or standard clinic-based care alone, stratified by country and clinic, in permuted block sizes of ten. Clinic plus community support consisted of screening for serum cryptococcal antigen combined with antifungal therapy for patients testing antigen positive, weekly home visits for the first 4 weeks on ART by lay workers to provide support, and in Tanzania alone, re-screening for tuberculosis at 6-8 weeks after ART initiation. The primary endpoint was all-cause mortality at 12 months, analysed by intention to treat. This trial is registered with the International Standard Randomised Controlled Trial Number registry, number ISCRTN 20410413.\n\nFINDINGS: Between Feb 9, 2012, and Sept 30, 2013, 1001 patients were randomly assigned to clinic plus community support and 998 to standard care. 89 (9%) of 1001 participants in the clinic plus community support group did not receive their assigned intervention, and 11 (1%) of 998 participants in the standard care group received a home visit or a cryptococcal antigen screen rather than only standard care. At 12 months, 25 (2%) of 1001 participants in the clinic plus community support group and 24 (2%) of 998 participants in the standard care group had been lost to follow-up, and were censored at their last visit for the primary analysis. At 12 months, 134 (13%) of 1001 participants in the clinic plus community support group had died compared with 180 (18%) of 998 in the standard care group. Mortality was 28% (95% CI 10-43) lower in the clinic plus community support group than in standard care group (p=0\u00b7004).\n\nINTERPRETATION: Screening and pre-emptive treatment for cryptococcal infection combined with a short initial period of adherence support after initiation of ART could substantially reduce mortality in HIV programmes in Africa.\n\nFUNDING: European and Develop\u2026", "author" : [ { "dropping-particle" : "", "family" : "Mfinanga", "given" : "Sayoki", "non-dropping-particle" : "", "parse-names" : false, "suffix" : "" }, { "dropping-particle" : "", "family" : "Chanda", "given" : "Duncan", "non-dropping-particle" : "", "parse-names" : false, "suffix" : "" }, { "dropping-particle" : "", "family" : "Kivuyo", "given" : "Sokoine L", "non-dropping-particle" : "", "parse-names" : false, "suffix" : "" }, { "dropping-particle" : "", "family" : "Guinness", "given" : "Lorna", "non-dropping-particle" : "", "parse-names" : false, "suffix" : "" }, { "dropping-particle" : "", "family" : "Bottomley", "given" : "Christian", "non-dropping-particle" : "", "parse-names" : false, "suffix" : "" }, { "dropping-particle" : "", "family" : "Simms", "given" : "Victoria", "non-dropping-particle" : "", "parse-names" : false, "suffix" : "" }, { "dropping-particle" : "", "family" : "Chijoka", "given" : "Carol", "non-dropping-particle" : "", "parse-names" : false, "suffix" : "" }, { "dropping-particle" : "", "family" : "Masasi", "given" : "Ayubu", "non-dropping-particle" : "", "parse-names" : false, "suffix" : "" }, { "dropping-particle" : "", "family" : "Kimaro", "given" : "Godfather", "non-dropping-particle" : "", "parse-names" : false, "suffix" : "" }, { "dropping-particle" : "", "family" : "Ngowi", "given" : "Bernard", "non-dropping-particle" : "", "parse-names" : false, "suffix" : "" }, { "dropping-particle" : "", "family" : "Kahwa", "given" : "Amos", "non-dropping-particle" : "", "parse-names" : false, "suffix" : "" }, { "dropping-particle" : "", "family" : "Mwaba", "given" : "Peter", "non-dropping-particle" : "", "parse-names" : false, "suffix" : "" }, { "dropping-particle" : "", "family" : "Harrison", "given" : "Thomas S", "non-dropping-particle" : "", "parse-names" : false, "suffix" : "" }, { "dropping-particle" : "", "family" : "Egwaga", "given" : "Saidi", "non-dropping-particle" : "", "parse-names" : false, "suffix" : "" }, { "dropping-particle" : "", "family" : "Jaffar", "given" : "Shabbar", "non-dropping-particle" : "", "parse-names" : false, "suffix" : "" } ], "container-title" : "Lancet", "id" : "ITEM-1", "issue" : "15", "issued" : { "date-parts" : [ [ "2015", "3", "9" ] ] }, "page" : "1-10", "title" : "Cryptococcal meningitis screening and community-based early adherence support in people with advanced HIV infection starting antiretroviral therapy in Tanzania and Zambia: an open-label, randomised controlled trial.", "type" : "article-journal", "volume" : "6736" }, "uris" : [ "http://www.mendeley.com/documents/?uuid=1789f22b-3580-4fb5-a208-b8f2832e51cf" ] } ], "mendeley" : { "formattedCitation" : "[5]", "plainTextFormattedCitation" : "[5]", "previouslyFormattedCitation" : "[5]"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CD320A" w:rsidRPr="00CD320A">
              <w:rPr>
                <w:rFonts w:eastAsia="Times New Roman" w:cs="Times New Roman"/>
                <w:noProof/>
                <w:sz w:val="20"/>
                <w:szCs w:val="20"/>
                <w:lang w:val="en-US" w:eastAsia="en-GB"/>
              </w:rPr>
              <w:t>[5]</w:t>
            </w:r>
            <w:r w:rsidRPr="00D96E90">
              <w:rPr>
                <w:rFonts w:eastAsia="Times New Roman" w:cs="Times New Roman"/>
                <w:sz w:val="20"/>
                <w:szCs w:val="20"/>
                <w:lang w:val="en-US" w:eastAsia="en-GB"/>
              </w:rPr>
              <w:fldChar w:fldCharType="end"/>
            </w:r>
            <w:r w:rsidRPr="00D96E90">
              <w:rPr>
                <w:rFonts w:eastAsia="Times New Roman" w:cs="Times New Roman"/>
                <w:sz w:val="20"/>
                <w:szCs w:val="20"/>
                <w:lang w:val="en-US" w:eastAsia="en-GB"/>
              </w:rPr>
              <w:t xml:space="preserve">, we used university graduates as the lay workers. </w:t>
            </w:r>
            <w:r w:rsidR="00D4566A">
              <w:rPr>
                <w:rFonts w:eastAsia="Times New Roman" w:cs="Times New Roman"/>
                <w:sz w:val="20"/>
                <w:szCs w:val="20"/>
                <w:lang w:val="en-US" w:eastAsia="en-GB"/>
              </w:rPr>
              <w:t xml:space="preserve">We </w:t>
            </w:r>
            <w:r w:rsidRPr="00D96E90">
              <w:rPr>
                <w:rFonts w:eastAsia="Times New Roman" w:cs="Times New Roman"/>
                <w:sz w:val="20"/>
                <w:szCs w:val="20"/>
                <w:lang w:val="en-US" w:eastAsia="en-GB"/>
              </w:rPr>
              <w:t>assum</w:t>
            </w:r>
            <w:r w:rsidR="00D4566A">
              <w:rPr>
                <w:rFonts w:eastAsia="Times New Roman" w:cs="Times New Roman"/>
                <w:sz w:val="20"/>
                <w:szCs w:val="20"/>
                <w:lang w:val="en-US" w:eastAsia="en-GB"/>
              </w:rPr>
              <w:t>ed</w:t>
            </w:r>
            <w:r w:rsidRPr="00D96E90">
              <w:rPr>
                <w:rFonts w:eastAsia="Times New Roman" w:cs="Times New Roman"/>
                <w:sz w:val="20"/>
                <w:szCs w:val="20"/>
                <w:lang w:val="en-US" w:eastAsia="en-GB"/>
              </w:rPr>
              <w:t xml:space="preserve"> we could use staff with lower qualifications as have been used in other </w:t>
            </w:r>
            <w:proofErr w:type="spellStart"/>
            <w:r w:rsidRPr="00D96E90">
              <w:rPr>
                <w:rFonts w:eastAsia="Times New Roman" w:cs="Times New Roman"/>
                <w:sz w:val="20"/>
                <w:szCs w:val="20"/>
                <w:lang w:val="en-US" w:eastAsia="en-GB"/>
              </w:rPr>
              <w:t>programmes</w:t>
            </w:r>
            <w:proofErr w:type="spellEnd"/>
            <w:r w:rsidR="00D4566A">
              <w:rPr>
                <w:rFonts w:eastAsia="Times New Roman" w:cs="Times New Roman"/>
                <w:sz w:val="20"/>
                <w:szCs w:val="20"/>
                <w:lang w:val="en-US" w:eastAsia="en-GB"/>
              </w:rPr>
              <w:t>.</w:t>
            </w:r>
          </w:p>
        </w:tc>
      </w:tr>
      <w:tr w:rsidR="00D96E90" w:rsidRPr="00D96E90" w14:paraId="701B0866" w14:textId="77777777" w:rsidTr="00DC0B3E">
        <w:tc>
          <w:tcPr>
            <w:tcW w:w="4428" w:type="dxa"/>
            <w:shd w:val="clear" w:color="auto" w:fill="auto"/>
          </w:tcPr>
          <w:p w14:paraId="47D93E5B"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Costs for processing CSF </w:t>
            </w:r>
          </w:p>
        </w:tc>
        <w:tc>
          <w:tcPr>
            <w:tcW w:w="9000" w:type="dxa"/>
            <w:shd w:val="clear" w:color="auto" w:fill="auto"/>
          </w:tcPr>
          <w:p w14:paraId="7439FFE6" w14:textId="2E3E8689" w:rsidR="00D96E90" w:rsidRPr="00D96E90" w:rsidRDefault="00D96E90" w:rsidP="00D4566A">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In the REMSTART trial </w:t>
            </w:r>
            <w:r w:rsidRPr="00D96E90">
              <w:rPr>
                <w:rFonts w:eastAsia="Times New Roman" w:cs="Times New Roman"/>
                <w:sz w:val="20"/>
                <w:szCs w:val="20"/>
                <w:lang w:val="en-US" w:eastAsia="en-GB"/>
              </w:rPr>
              <w:fldChar w:fldCharType="begin" w:fldLock="1"/>
            </w:r>
            <w:r w:rsidR="00CD320A">
              <w:rPr>
                <w:rFonts w:eastAsia="Times New Roman" w:cs="Times New Roman"/>
                <w:sz w:val="20"/>
                <w:szCs w:val="20"/>
                <w:lang w:val="en-US" w:eastAsia="en-GB"/>
              </w:rPr>
              <w:instrText>ADDIN CSL_CITATION { "citationItems" : [ { "id" : "ITEM-1", "itemData" : { "DOI" : "10.1016/S0140-6736(15)60164-7", "ISSN" : "1474-547X", "PMID" : "25765698", "abstract" : "BACKGROUND: Mortality in people in Africa with HIV infection starting antiretroviral therapy (ART) is high, particularly in those with advanced disease. We assessed the effect of a short period of community support to supplement clinic-based services combined with serum cryptococcal antigen screening.\n\nMETHODS: We did an open-label, randomised controlled trial in six urban clinics in Dar es Salaam, Tanzania, and Lusaka, Zambia. From February, 2012, we enrolled eligible individuals with HIV infection (age \u226518 years, CD4 count of &lt;200 cells per \u03bcL, ART naive) and randomly assigned them to either the standard clinic-based care supplemented with community support or standard clinic-based care alone, stratified by country and clinic, in permuted block sizes of ten. Clinic plus community support consisted of screening for serum cryptococcal antigen combined with antifungal therapy for patients testing antigen positive, weekly home visits for the first 4 weeks on ART by lay workers to provide support, and in Tanzania alone, re-screening for tuberculosis at 6-8 weeks after ART initiation. The primary endpoint was all-cause mortality at 12 months, analysed by intention to treat. This trial is registered with the International Standard Randomised Controlled Trial Number registry, number ISCRTN 20410413.\n\nFINDINGS: Between Feb 9, 2012, and Sept 30, 2013, 1001 patients were randomly assigned to clinic plus community support and 998 to standard care. 89 (9%) of 1001 participants in the clinic plus community support group did not receive their assigned intervention, and 11 (1%) of 998 participants in the standard care group received a home visit or a cryptococcal antigen screen rather than only standard care. At 12 months, 25 (2%) of 1001 participants in the clinic plus community support group and 24 (2%) of 998 participants in the standard care group had been lost to follow-up, and were censored at their last visit for the primary analysis. At 12 months, 134 (13%) of 1001 participants in the clinic plus community support group had died compared with 180 (18%) of 998 in the standard care group. Mortality was 28% (95% CI 10-43) lower in the clinic plus community support group than in standard care group (p=0\u00b7004).\n\nINTERPRETATION: Screening and pre-emptive treatment for cryptococcal infection combined with a short initial period of adherence support after initiation of ART could substantially reduce mortality in HIV programmes in Africa.\n\nFUNDING: European and Develop\u2026", "author" : [ { "dropping-particle" : "", "family" : "Mfinanga", "given" : "Sayoki", "non-dropping-particle" : "", "parse-names" : false, "suffix" : "" }, { "dropping-particle" : "", "family" : "Chanda", "given" : "Duncan", "non-dropping-particle" : "", "parse-names" : false, "suffix" : "" }, { "dropping-particle" : "", "family" : "Kivuyo", "given" : "Sokoine L", "non-dropping-particle" : "", "parse-names" : false, "suffix" : "" }, { "dropping-particle" : "", "family" : "Guinness", "given" : "Lorna", "non-dropping-particle" : "", "parse-names" : false, "suffix" : "" }, { "dropping-particle" : "", "family" : "Bottomley", "given" : "Christian", "non-dropping-particle" : "", "parse-names" : false, "suffix" : "" }, { "dropping-particle" : "", "family" : "Simms", "given" : "Victoria", "non-dropping-particle" : "", "parse-names" : false, "suffix" : "" }, { "dropping-particle" : "", "family" : "Chijoka", "given" : "Carol", "non-dropping-particle" : "", "parse-names" : false, "suffix" : "" }, { "dropping-particle" : "", "family" : "Masasi", "given" : "Ayubu", "non-dropping-particle" : "", "parse-names" : false, "suffix" : "" }, { "dropping-particle" : "", "family" : "Kimaro", "given" : "Godfather", "non-dropping-particle" : "", "parse-names" : false, "suffix" : "" }, { "dropping-particle" : "", "family" : "Ngowi", "given" : "Bernard", "non-dropping-particle" : "", "parse-names" : false, "suffix" : "" }, { "dropping-particle" : "", "family" : "Kahwa", "given" : "Amos", "non-dropping-particle" : "", "parse-names" : false, "suffix" : "" }, { "dropping-particle" : "", "family" : "Mwaba", "given" : "Peter", "non-dropping-particle" : "", "parse-names" : false, "suffix" : "" }, { "dropping-particle" : "", "family" : "Harrison", "given" : "Thomas S", "non-dropping-particle" : "", "parse-names" : false, "suffix" : "" }, { "dropping-particle" : "", "family" : "Egwaga", "given" : "Saidi", "non-dropping-particle" : "", "parse-names" : false, "suffix" : "" }, { "dropping-particle" : "", "family" : "Jaffar", "given" : "Shabbar", "non-dropping-particle" : "", "parse-names" : false, "suffix" : "" } ], "container-title" : "Lancet", "id" : "ITEM-1", "issue" : "15", "issued" : { "date-parts" : [ [ "2015", "3", "9" ] ] }, "page" : "1-10", "title" : "Cryptococcal meningitis screening and community-based early adherence support in people with advanced HIV infection starting antiretroviral therapy in Tanzania and Zambia: an open-label, randomised controlled trial.", "type" : "article-journal", "volume" : "6736" }, "uris" : [ "http://www.mendeley.com/documents/?uuid=1789f22b-3580-4fb5-a208-b8f2832e51cf" ] } ], "mendeley" : { "formattedCitation" : "[5]", "plainTextFormattedCitation" : "[5]", "previouslyFormattedCitation" : "[5]" }, "properties" : { "noteIndex" : 0 }, "schema" : "https://github.com/citation-style-language/schema/raw/master/csl-citation.json" }</w:instrText>
            </w:r>
            <w:r w:rsidRPr="00D96E90">
              <w:rPr>
                <w:rFonts w:eastAsia="Times New Roman" w:cs="Times New Roman"/>
                <w:sz w:val="20"/>
                <w:szCs w:val="20"/>
                <w:lang w:val="en-US" w:eastAsia="en-GB"/>
              </w:rPr>
              <w:fldChar w:fldCharType="separate"/>
            </w:r>
            <w:r w:rsidR="00CD320A" w:rsidRPr="00CD320A">
              <w:rPr>
                <w:rFonts w:eastAsia="Times New Roman" w:cs="Times New Roman"/>
                <w:noProof/>
                <w:sz w:val="20"/>
                <w:szCs w:val="20"/>
                <w:lang w:val="en-US" w:eastAsia="en-GB"/>
              </w:rPr>
              <w:t>[5]</w:t>
            </w:r>
            <w:r w:rsidRPr="00D96E90">
              <w:rPr>
                <w:rFonts w:eastAsia="Times New Roman" w:cs="Times New Roman"/>
                <w:sz w:val="20"/>
                <w:szCs w:val="20"/>
                <w:lang w:val="en-US" w:eastAsia="en-GB"/>
              </w:rPr>
              <w:fldChar w:fldCharType="end"/>
            </w:r>
            <w:r w:rsidRPr="00D96E90">
              <w:rPr>
                <w:rFonts w:eastAsia="Times New Roman" w:cs="Times New Roman"/>
                <w:sz w:val="20"/>
                <w:szCs w:val="20"/>
                <w:lang w:val="en-US" w:eastAsia="en-GB"/>
              </w:rPr>
              <w:t xml:space="preserve">, we used laboratory scientists to process the CSF for the trial patients. Under standard care, </w:t>
            </w:r>
            <w:r w:rsidR="004B66E0" w:rsidRPr="00D96E90">
              <w:rPr>
                <w:rFonts w:eastAsia="Times New Roman" w:cs="Times New Roman"/>
                <w:sz w:val="20"/>
                <w:szCs w:val="20"/>
                <w:lang w:val="en-US" w:eastAsia="en-GB"/>
              </w:rPr>
              <w:t>a laboratory technician does this</w:t>
            </w:r>
            <w:r w:rsidR="00D4566A">
              <w:rPr>
                <w:rFonts w:eastAsia="Times New Roman" w:cs="Times New Roman"/>
                <w:sz w:val="20"/>
                <w:szCs w:val="20"/>
                <w:lang w:val="en-US" w:eastAsia="en-GB"/>
              </w:rPr>
              <w:t>.</w:t>
            </w:r>
            <w:r w:rsidRPr="00D96E90">
              <w:rPr>
                <w:rFonts w:eastAsia="Times New Roman" w:cs="Times New Roman"/>
                <w:sz w:val="20"/>
                <w:szCs w:val="20"/>
                <w:lang w:val="en-US" w:eastAsia="en-GB"/>
              </w:rPr>
              <w:t xml:space="preserve"> Monthly salary and benefits for the lab technicians are lower than those of lab</w:t>
            </w:r>
            <w:r w:rsidR="00C32BEF">
              <w:rPr>
                <w:rFonts w:eastAsia="Times New Roman" w:cs="Times New Roman"/>
                <w:sz w:val="20"/>
                <w:szCs w:val="20"/>
                <w:lang w:val="en-US" w:eastAsia="en-GB"/>
              </w:rPr>
              <w:t>oratory</w:t>
            </w:r>
            <w:r w:rsidRPr="00D96E90">
              <w:rPr>
                <w:rFonts w:eastAsia="Times New Roman" w:cs="Times New Roman"/>
                <w:sz w:val="20"/>
                <w:szCs w:val="20"/>
                <w:lang w:val="en-US" w:eastAsia="en-GB"/>
              </w:rPr>
              <w:t xml:space="preserve"> </w:t>
            </w:r>
            <w:proofErr w:type="gramStart"/>
            <w:r w:rsidRPr="00D96E90">
              <w:rPr>
                <w:rFonts w:eastAsia="Times New Roman" w:cs="Times New Roman"/>
                <w:sz w:val="20"/>
                <w:szCs w:val="20"/>
                <w:lang w:val="en-US" w:eastAsia="en-GB"/>
              </w:rPr>
              <w:t>scientists</w:t>
            </w:r>
            <w:proofErr w:type="gramEnd"/>
            <w:r w:rsidRPr="00D96E90">
              <w:rPr>
                <w:rFonts w:eastAsia="Times New Roman" w:cs="Times New Roman"/>
                <w:sz w:val="20"/>
                <w:szCs w:val="20"/>
                <w:lang w:val="en-US" w:eastAsia="en-GB"/>
              </w:rPr>
              <w:t>.</w:t>
            </w:r>
          </w:p>
        </w:tc>
      </w:tr>
      <w:tr w:rsidR="00D96E90" w:rsidRPr="00D96E90" w14:paraId="0E09435E" w14:textId="77777777" w:rsidTr="00DC0B3E">
        <w:tc>
          <w:tcPr>
            <w:tcW w:w="4428" w:type="dxa"/>
            <w:shd w:val="clear" w:color="auto" w:fill="auto"/>
          </w:tcPr>
          <w:p w14:paraId="581E15FB" w14:textId="77777777" w:rsidR="00D96E90" w:rsidRPr="00D96E90" w:rsidRDefault="00D96E90" w:rsidP="00D96E90">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Home visits</w:t>
            </w:r>
          </w:p>
        </w:tc>
        <w:tc>
          <w:tcPr>
            <w:tcW w:w="9000" w:type="dxa"/>
            <w:shd w:val="clear" w:color="auto" w:fill="auto"/>
          </w:tcPr>
          <w:p w14:paraId="153E31CD" w14:textId="1DC5BA06" w:rsidR="00D96E90" w:rsidRPr="00D96E90" w:rsidRDefault="00D96E90" w:rsidP="00D4566A">
            <w:pPr>
              <w:spacing w:after="0" w:line="240" w:lineRule="auto"/>
              <w:rPr>
                <w:rFonts w:eastAsia="Times New Roman" w:cs="Times New Roman"/>
                <w:sz w:val="20"/>
                <w:szCs w:val="20"/>
                <w:lang w:val="en-US" w:eastAsia="en-GB"/>
              </w:rPr>
            </w:pPr>
            <w:r w:rsidRPr="00D96E90">
              <w:rPr>
                <w:rFonts w:eastAsia="Times New Roman" w:cs="Times New Roman"/>
                <w:sz w:val="20"/>
                <w:szCs w:val="20"/>
                <w:lang w:val="en-US" w:eastAsia="en-GB"/>
              </w:rPr>
              <w:t xml:space="preserve">The average number of home visits per day per lay-worker used at the base case was 1.4. Since the trial </w:t>
            </w:r>
            <w:proofErr w:type="gramStart"/>
            <w:r w:rsidRPr="00D96E90">
              <w:rPr>
                <w:rFonts w:eastAsia="Times New Roman" w:cs="Times New Roman"/>
                <w:sz w:val="20"/>
                <w:szCs w:val="20"/>
                <w:lang w:val="en-US" w:eastAsia="en-GB"/>
              </w:rPr>
              <w:t>was implemented</w:t>
            </w:r>
            <w:proofErr w:type="gramEnd"/>
            <w:r w:rsidRPr="00D96E90">
              <w:rPr>
                <w:rFonts w:eastAsia="Times New Roman" w:cs="Times New Roman"/>
                <w:sz w:val="20"/>
                <w:szCs w:val="20"/>
                <w:lang w:val="en-US" w:eastAsia="en-GB"/>
              </w:rPr>
              <w:t xml:space="preserve"> in </w:t>
            </w:r>
            <w:r w:rsidR="00D4566A">
              <w:rPr>
                <w:rFonts w:eastAsia="Times New Roman" w:cs="Times New Roman"/>
                <w:sz w:val="20"/>
                <w:szCs w:val="20"/>
                <w:lang w:val="en-US" w:eastAsia="en-GB"/>
              </w:rPr>
              <w:t>a</w:t>
            </w:r>
            <w:r w:rsidRPr="00D96E90">
              <w:rPr>
                <w:rFonts w:eastAsia="Times New Roman" w:cs="Times New Roman"/>
                <w:sz w:val="20"/>
                <w:szCs w:val="20"/>
                <w:lang w:val="en-US" w:eastAsia="en-GB"/>
              </w:rPr>
              <w:t xml:space="preserve"> </w:t>
            </w:r>
            <w:r w:rsidR="005616E0" w:rsidRPr="00D96E90">
              <w:rPr>
                <w:rFonts w:eastAsia="Times New Roman" w:cs="Times New Roman"/>
                <w:sz w:val="20"/>
                <w:szCs w:val="20"/>
                <w:lang w:val="en-US" w:eastAsia="en-GB"/>
              </w:rPr>
              <w:t>city,</w:t>
            </w:r>
            <w:r w:rsidRPr="00D96E90">
              <w:rPr>
                <w:rFonts w:eastAsia="Times New Roman" w:cs="Times New Roman"/>
                <w:sz w:val="20"/>
                <w:szCs w:val="20"/>
                <w:lang w:val="en-US" w:eastAsia="en-GB"/>
              </w:rPr>
              <w:t xml:space="preserve"> we assume</w:t>
            </w:r>
            <w:r w:rsidR="00D4566A">
              <w:rPr>
                <w:rFonts w:eastAsia="Times New Roman" w:cs="Times New Roman"/>
                <w:sz w:val="20"/>
                <w:szCs w:val="20"/>
                <w:lang w:val="en-US" w:eastAsia="en-GB"/>
              </w:rPr>
              <w:t>d</w:t>
            </w:r>
            <w:r w:rsidRPr="00D96E90">
              <w:rPr>
                <w:rFonts w:eastAsia="Times New Roman" w:cs="Times New Roman"/>
                <w:sz w:val="20"/>
                <w:szCs w:val="20"/>
                <w:lang w:val="en-US" w:eastAsia="en-GB"/>
              </w:rPr>
              <w:t xml:space="preserve"> a lay-worker could visit an average of 4 homes per day.</w:t>
            </w:r>
          </w:p>
        </w:tc>
      </w:tr>
    </w:tbl>
    <w:p w14:paraId="35F1F923" w14:textId="77777777" w:rsidR="00CD320A" w:rsidRDefault="00CD320A" w:rsidP="00B362F7"/>
    <w:p w14:paraId="3B709A18" w14:textId="3B057484" w:rsidR="00CD320A" w:rsidRDefault="00CD320A" w:rsidP="00B362F7"/>
    <w:sectPr w:rsidR="00CD320A" w:rsidSect="003A1435">
      <w:footerReference w:type="default" r:id="rId8"/>
      <w:pgSz w:w="15840" w:h="12240" w:orient="landscape"/>
      <w:pgMar w:top="1440" w:right="1440" w:bottom="63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51036D" w14:textId="77777777" w:rsidR="00E6254E" w:rsidRDefault="00E6254E" w:rsidP="006B1185">
      <w:pPr>
        <w:spacing w:after="0" w:line="240" w:lineRule="auto"/>
      </w:pPr>
      <w:r>
        <w:separator/>
      </w:r>
    </w:p>
  </w:endnote>
  <w:endnote w:type="continuationSeparator" w:id="0">
    <w:p w14:paraId="566B0312" w14:textId="77777777" w:rsidR="00E6254E" w:rsidRDefault="00E6254E" w:rsidP="006B1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yriad Pro Light SemiCond">
    <w:altName w:val="Cambria"/>
    <w:panose1 w:val="00000000000000000000"/>
    <w:charset w:val="00"/>
    <w:family w:val="swiss"/>
    <w:notTrueType/>
    <w:pitch w:val="default"/>
    <w:sig w:usb0="00000003" w:usb1="00000000" w:usb2="00000000" w:usb3="00000000" w:csb0="00000001" w:csb1="00000000"/>
  </w:font>
  <w:font w:name="Myriad Pro Cond">
    <w:altName w:val="Myriad Pro Con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1287502"/>
      <w:docPartObj>
        <w:docPartGallery w:val="Page Numbers (Bottom of Page)"/>
        <w:docPartUnique/>
      </w:docPartObj>
    </w:sdtPr>
    <w:sdtEndPr/>
    <w:sdtContent>
      <w:p w14:paraId="28F2B354" w14:textId="77777777" w:rsidR="0080583A" w:rsidRDefault="0080583A">
        <w:pPr>
          <w:pStyle w:val="Footer"/>
          <w:jc w:val="center"/>
        </w:pPr>
        <w:r>
          <w:fldChar w:fldCharType="begin"/>
        </w:r>
        <w:r>
          <w:instrText xml:space="preserve"> PAGE   \* MERGEFORMAT </w:instrText>
        </w:r>
        <w:r>
          <w:fldChar w:fldCharType="separate"/>
        </w:r>
        <w:r w:rsidR="00BA5080">
          <w:rPr>
            <w:noProof/>
          </w:rPr>
          <w:t>1</w:t>
        </w:r>
        <w:r>
          <w:rPr>
            <w:noProof/>
          </w:rPr>
          <w:fldChar w:fldCharType="end"/>
        </w:r>
      </w:p>
    </w:sdtContent>
  </w:sdt>
  <w:p w14:paraId="01D67449" w14:textId="77777777" w:rsidR="0080583A" w:rsidRDefault="008058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B33371" w14:textId="77777777" w:rsidR="00E6254E" w:rsidRDefault="00E6254E" w:rsidP="006B1185">
      <w:pPr>
        <w:spacing w:after="0" w:line="240" w:lineRule="auto"/>
      </w:pPr>
      <w:r>
        <w:separator/>
      </w:r>
    </w:p>
  </w:footnote>
  <w:footnote w:type="continuationSeparator" w:id="0">
    <w:p w14:paraId="6129CB8C" w14:textId="77777777" w:rsidR="00E6254E" w:rsidRDefault="00E6254E" w:rsidP="006B11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D5403"/>
    <w:multiLevelType w:val="hybridMultilevel"/>
    <w:tmpl w:val="8EFA7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B421CA"/>
    <w:multiLevelType w:val="hybridMultilevel"/>
    <w:tmpl w:val="C576E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63DCD"/>
    <w:multiLevelType w:val="hybridMultilevel"/>
    <w:tmpl w:val="85B05ADE"/>
    <w:lvl w:ilvl="0" w:tplc="3CDC4ECE">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0779D"/>
    <w:multiLevelType w:val="hybridMultilevel"/>
    <w:tmpl w:val="20A0E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397B9A"/>
    <w:multiLevelType w:val="hybridMultilevel"/>
    <w:tmpl w:val="B244679C"/>
    <w:lvl w:ilvl="0" w:tplc="943AD7A0">
      <w:start w:val="97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8D60F0"/>
    <w:multiLevelType w:val="hybridMultilevel"/>
    <w:tmpl w:val="6ED0B210"/>
    <w:lvl w:ilvl="0" w:tplc="FC1C89EA">
      <w:start w:val="59"/>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AF6A84"/>
    <w:multiLevelType w:val="multilevel"/>
    <w:tmpl w:val="43CEC19A"/>
    <w:lvl w:ilvl="0">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7C22A3"/>
    <w:multiLevelType w:val="hybridMultilevel"/>
    <w:tmpl w:val="8FB0B5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5C3CED"/>
    <w:multiLevelType w:val="hybridMultilevel"/>
    <w:tmpl w:val="77A4733A"/>
    <w:lvl w:ilvl="0" w:tplc="B1DA8406">
      <w:start w:val="45"/>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0A18AA"/>
    <w:multiLevelType w:val="hybridMultilevel"/>
    <w:tmpl w:val="C576E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C06347"/>
    <w:multiLevelType w:val="hybridMultilevel"/>
    <w:tmpl w:val="35DE0802"/>
    <w:lvl w:ilvl="0" w:tplc="8DBAA8CC">
      <w:start w:val="97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473E32"/>
    <w:multiLevelType w:val="hybridMultilevel"/>
    <w:tmpl w:val="7A5C8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347C51"/>
    <w:multiLevelType w:val="hybridMultilevel"/>
    <w:tmpl w:val="0DEC76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A276A6"/>
    <w:multiLevelType w:val="hybridMultilevel"/>
    <w:tmpl w:val="4156EEA0"/>
    <w:lvl w:ilvl="0" w:tplc="0CF8CCEE">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E94FCD"/>
    <w:multiLevelType w:val="hybridMultilevel"/>
    <w:tmpl w:val="FE385660"/>
    <w:lvl w:ilvl="0" w:tplc="0EE4BC08">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4102C"/>
    <w:multiLevelType w:val="hybridMultilevel"/>
    <w:tmpl w:val="1CFA2818"/>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250FB9"/>
    <w:multiLevelType w:val="hybridMultilevel"/>
    <w:tmpl w:val="10363B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C37D95"/>
    <w:multiLevelType w:val="hybridMultilevel"/>
    <w:tmpl w:val="C576E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4D4A0F"/>
    <w:multiLevelType w:val="hybridMultilevel"/>
    <w:tmpl w:val="E7A67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2E85511"/>
    <w:multiLevelType w:val="hybridMultilevel"/>
    <w:tmpl w:val="3276222A"/>
    <w:lvl w:ilvl="0" w:tplc="0150C5DC">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90748C"/>
    <w:multiLevelType w:val="hybridMultilevel"/>
    <w:tmpl w:val="5CF6B2D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45F082D"/>
    <w:multiLevelType w:val="hybridMultilevel"/>
    <w:tmpl w:val="8DAEE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7EF37A5"/>
    <w:multiLevelType w:val="hybridMultilevel"/>
    <w:tmpl w:val="1DD608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D531F0"/>
    <w:multiLevelType w:val="hybridMultilevel"/>
    <w:tmpl w:val="82AED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2D3C46"/>
    <w:multiLevelType w:val="hybridMultilevel"/>
    <w:tmpl w:val="EE5CF6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C74B0A"/>
    <w:multiLevelType w:val="hybridMultilevel"/>
    <w:tmpl w:val="B4F0DBBE"/>
    <w:lvl w:ilvl="0" w:tplc="A2B224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665B18"/>
    <w:multiLevelType w:val="hybridMultilevel"/>
    <w:tmpl w:val="EEE2EA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E90F8B"/>
    <w:multiLevelType w:val="hybridMultilevel"/>
    <w:tmpl w:val="0BAC125A"/>
    <w:lvl w:ilvl="0" w:tplc="49EE9B52">
      <w:numFmt w:val="bullet"/>
      <w:lvlText w:val="-"/>
      <w:lvlJc w:val="left"/>
      <w:pPr>
        <w:ind w:left="720" w:hanging="360"/>
      </w:pPr>
      <w:rPr>
        <w:rFonts w:ascii="Calibri" w:eastAsia="Calibri" w:hAnsi="Calibri" w:cs="Calibri" w:hint="default"/>
        <w:b w:val="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877B9A"/>
    <w:multiLevelType w:val="hybridMultilevel"/>
    <w:tmpl w:val="B07ACC58"/>
    <w:lvl w:ilvl="0" w:tplc="FED621A8">
      <w:start w:val="15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AF45F4"/>
    <w:multiLevelType w:val="hybridMultilevel"/>
    <w:tmpl w:val="2FDECF80"/>
    <w:lvl w:ilvl="0" w:tplc="791CA2FC">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9B8678F"/>
    <w:multiLevelType w:val="hybridMultilevel"/>
    <w:tmpl w:val="CE566A88"/>
    <w:lvl w:ilvl="0" w:tplc="20BAF766">
      <w:start w:val="15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817915"/>
    <w:multiLevelType w:val="hybridMultilevel"/>
    <w:tmpl w:val="00E6F1AE"/>
    <w:lvl w:ilvl="0" w:tplc="8EAA9D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88073A"/>
    <w:multiLevelType w:val="hybridMultilevel"/>
    <w:tmpl w:val="4DEA8A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007340"/>
    <w:multiLevelType w:val="hybridMultilevel"/>
    <w:tmpl w:val="10363B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26"/>
  </w:num>
  <w:num w:numId="4">
    <w:abstractNumId w:val="23"/>
  </w:num>
  <w:num w:numId="5">
    <w:abstractNumId w:val="18"/>
  </w:num>
  <w:num w:numId="6">
    <w:abstractNumId w:val="31"/>
  </w:num>
  <w:num w:numId="7">
    <w:abstractNumId w:val="19"/>
  </w:num>
  <w:num w:numId="8">
    <w:abstractNumId w:val="30"/>
  </w:num>
  <w:num w:numId="9">
    <w:abstractNumId w:val="25"/>
  </w:num>
  <w:num w:numId="10">
    <w:abstractNumId w:val="28"/>
  </w:num>
  <w:num w:numId="11">
    <w:abstractNumId w:val="27"/>
  </w:num>
  <w:num w:numId="12">
    <w:abstractNumId w:val="14"/>
  </w:num>
  <w:num w:numId="13">
    <w:abstractNumId w:val="7"/>
  </w:num>
  <w:num w:numId="14">
    <w:abstractNumId w:val="22"/>
  </w:num>
  <w:num w:numId="15">
    <w:abstractNumId w:val="33"/>
  </w:num>
  <w:num w:numId="16">
    <w:abstractNumId w:val="32"/>
  </w:num>
  <w:num w:numId="17">
    <w:abstractNumId w:val="16"/>
  </w:num>
  <w:num w:numId="18">
    <w:abstractNumId w:val="15"/>
  </w:num>
  <w:num w:numId="19">
    <w:abstractNumId w:val="6"/>
  </w:num>
  <w:num w:numId="20">
    <w:abstractNumId w:val="13"/>
  </w:num>
  <w:num w:numId="21">
    <w:abstractNumId w:val="17"/>
  </w:num>
  <w:num w:numId="22">
    <w:abstractNumId w:val="0"/>
  </w:num>
  <w:num w:numId="23">
    <w:abstractNumId w:val="11"/>
  </w:num>
  <w:num w:numId="24">
    <w:abstractNumId w:val="21"/>
  </w:num>
  <w:num w:numId="25">
    <w:abstractNumId w:val="1"/>
  </w:num>
  <w:num w:numId="26">
    <w:abstractNumId w:val="4"/>
  </w:num>
  <w:num w:numId="27">
    <w:abstractNumId w:val="10"/>
  </w:num>
  <w:num w:numId="28">
    <w:abstractNumId w:val="24"/>
  </w:num>
  <w:num w:numId="29">
    <w:abstractNumId w:val="29"/>
  </w:num>
  <w:num w:numId="30">
    <w:abstractNumId w:val="2"/>
  </w:num>
  <w:num w:numId="31">
    <w:abstractNumId w:val="12"/>
  </w:num>
  <w:num w:numId="32">
    <w:abstractNumId w:val="20"/>
  </w:num>
  <w:num w:numId="33">
    <w:abstractNumId w:val="5"/>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061"/>
    <w:rsid w:val="00001166"/>
    <w:rsid w:val="00003449"/>
    <w:rsid w:val="000038E8"/>
    <w:rsid w:val="00003C6E"/>
    <w:rsid w:val="00006A2E"/>
    <w:rsid w:val="000102AC"/>
    <w:rsid w:val="000106E3"/>
    <w:rsid w:val="000118B7"/>
    <w:rsid w:val="00012377"/>
    <w:rsid w:val="00012653"/>
    <w:rsid w:val="00012D0F"/>
    <w:rsid w:val="00013045"/>
    <w:rsid w:val="00015066"/>
    <w:rsid w:val="00015B02"/>
    <w:rsid w:val="00016876"/>
    <w:rsid w:val="00016993"/>
    <w:rsid w:val="000203D0"/>
    <w:rsid w:val="00021177"/>
    <w:rsid w:val="000219D0"/>
    <w:rsid w:val="0002284C"/>
    <w:rsid w:val="00022A68"/>
    <w:rsid w:val="00022F1D"/>
    <w:rsid w:val="00025054"/>
    <w:rsid w:val="000254FA"/>
    <w:rsid w:val="00025E9F"/>
    <w:rsid w:val="00030353"/>
    <w:rsid w:val="0003055A"/>
    <w:rsid w:val="00030E45"/>
    <w:rsid w:val="00031230"/>
    <w:rsid w:val="00032557"/>
    <w:rsid w:val="00035FB5"/>
    <w:rsid w:val="00036AD9"/>
    <w:rsid w:val="000377AB"/>
    <w:rsid w:val="000377D8"/>
    <w:rsid w:val="00037DF6"/>
    <w:rsid w:val="00040769"/>
    <w:rsid w:val="0004089B"/>
    <w:rsid w:val="000410D2"/>
    <w:rsid w:val="00041E08"/>
    <w:rsid w:val="00042A7C"/>
    <w:rsid w:val="00043240"/>
    <w:rsid w:val="00043391"/>
    <w:rsid w:val="0004395B"/>
    <w:rsid w:val="000442D7"/>
    <w:rsid w:val="00044C1A"/>
    <w:rsid w:val="000452EA"/>
    <w:rsid w:val="000459E4"/>
    <w:rsid w:val="000471C0"/>
    <w:rsid w:val="0004732F"/>
    <w:rsid w:val="00047B80"/>
    <w:rsid w:val="00047CEC"/>
    <w:rsid w:val="000507BC"/>
    <w:rsid w:val="00050FF7"/>
    <w:rsid w:val="00052496"/>
    <w:rsid w:val="00052D46"/>
    <w:rsid w:val="00052D8D"/>
    <w:rsid w:val="0005366F"/>
    <w:rsid w:val="0005563B"/>
    <w:rsid w:val="000569BF"/>
    <w:rsid w:val="00056ADE"/>
    <w:rsid w:val="00056C71"/>
    <w:rsid w:val="0006430A"/>
    <w:rsid w:val="0006459F"/>
    <w:rsid w:val="00064BDA"/>
    <w:rsid w:val="00065023"/>
    <w:rsid w:val="0006624E"/>
    <w:rsid w:val="00067C53"/>
    <w:rsid w:val="00067D8D"/>
    <w:rsid w:val="0007052D"/>
    <w:rsid w:val="000716BD"/>
    <w:rsid w:val="000717CC"/>
    <w:rsid w:val="0007260A"/>
    <w:rsid w:val="00073C2B"/>
    <w:rsid w:val="00075421"/>
    <w:rsid w:val="000764C3"/>
    <w:rsid w:val="000766D3"/>
    <w:rsid w:val="00077AC2"/>
    <w:rsid w:val="00077D8E"/>
    <w:rsid w:val="0008039A"/>
    <w:rsid w:val="0008093F"/>
    <w:rsid w:val="00081B4C"/>
    <w:rsid w:val="00082156"/>
    <w:rsid w:val="00082B01"/>
    <w:rsid w:val="0008360A"/>
    <w:rsid w:val="0008469F"/>
    <w:rsid w:val="00084E30"/>
    <w:rsid w:val="00084E6D"/>
    <w:rsid w:val="00085D18"/>
    <w:rsid w:val="0008628C"/>
    <w:rsid w:val="000876CC"/>
    <w:rsid w:val="00090E99"/>
    <w:rsid w:val="00091CD9"/>
    <w:rsid w:val="00092BA9"/>
    <w:rsid w:val="0009309F"/>
    <w:rsid w:val="0009336E"/>
    <w:rsid w:val="000935CF"/>
    <w:rsid w:val="00093870"/>
    <w:rsid w:val="0009564E"/>
    <w:rsid w:val="000962F2"/>
    <w:rsid w:val="00097AE5"/>
    <w:rsid w:val="000A0EBD"/>
    <w:rsid w:val="000A11C7"/>
    <w:rsid w:val="000A14AD"/>
    <w:rsid w:val="000A1ECB"/>
    <w:rsid w:val="000A27B6"/>
    <w:rsid w:val="000A29E8"/>
    <w:rsid w:val="000A2C8A"/>
    <w:rsid w:val="000A2FB9"/>
    <w:rsid w:val="000A479A"/>
    <w:rsid w:val="000A4BB4"/>
    <w:rsid w:val="000B0866"/>
    <w:rsid w:val="000B094F"/>
    <w:rsid w:val="000B1E17"/>
    <w:rsid w:val="000B2A95"/>
    <w:rsid w:val="000B330D"/>
    <w:rsid w:val="000B3EFD"/>
    <w:rsid w:val="000B4D2F"/>
    <w:rsid w:val="000B4E7D"/>
    <w:rsid w:val="000B55E9"/>
    <w:rsid w:val="000B5A2A"/>
    <w:rsid w:val="000B771D"/>
    <w:rsid w:val="000B79DE"/>
    <w:rsid w:val="000B7FB8"/>
    <w:rsid w:val="000C188F"/>
    <w:rsid w:val="000C4A3C"/>
    <w:rsid w:val="000C5EA2"/>
    <w:rsid w:val="000C62D1"/>
    <w:rsid w:val="000C6DBA"/>
    <w:rsid w:val="000C73CB"/>
    <w:rsid w:val="000C7864"/>
    <w:rsid w:val="000D1D51"/>
    <w:rsid w:val="000D22EB"/>
    <w:rsid w:val="000D2C4C"/>
    <w:rsid w:val="000D2F44"/>
    <w:rsid w:val="000D4274"/>
    <w:rsid w:val="000D556D"/>
    <w:rsid w:val="000D66BB"/>
    <w:rsid w:val="000D6DA0"/>
    <w:rsid w:val="000D7340"/>
    <w:rsid w:val="000D7E19"/>
    <w:rsid w:val="000E0433"/>
    <w:rsid w:val="000E0ABF"/>
    <w:rsid w:val="000E0E7C"/>
    <w:rsid w:val="000E10CE"/>
    <w:rsid w:val="000E25BA"/>
    <w:rsid w:val="000E27C8"/>
    <w:rsid w:val="000E3985"/>
    <w:rsid w:val="000E5729"/>
    <w:rsid w:val="000E5EB4"/>
    <w:rsid w:val="000E60A1"/>
    <w:rsid w:val="000E6D01"/>
    <w:rsid w:val="000E7900"/>
    <w:rsid w:val="000E7DFB"/>
    <w:rsid w:val="000F05F6"/>
    <w:rsid w:val="000F079C"/>
    <w:rsid w:val="000F0D7F"/>
    <w:rsid w:val="000F1381"/>
    <w:rsid w:val="000F22CE"/>
    <w:rsid w:val="000F3C50"/>
    <w:rsid w:val="000F4688"/>
    <w:rsid w:val="000F4744"/>
    <w:rsid w:val="000F624D"/>
    <w:rsid w:val="000F6A13"/>
    <w:rsid w:val="000F7228"/>
    <w:rsid w:val="000F7EBA"/>
    <w:rsid w:val="00100EB3"/>
    <w:rsid w:val="001014A6"/>
    <w:rsid w:val="00101A4B"/>
    <w:rsid w:val="0010230E"/>
    <w:rsid w:val="00102C6E"/>
    <w:rsid w:val="0010315E"/>
    <w:rsid w:val="00103947"/>
    <w:rsid w:val="00104215"/>
    <w:rsid w:val="00104BF4"/>
    <w:rsid w:val="00104DB6"/>
    <w:rsid w:val="001053DA"/>
    <w:rsid w:val="00106A79"/>
    <w:rsid w:val="0010700D"/>
    <w:rsid w:val="00107240"/>
    <w:rsid w:val="00107616"/>
    <w:rsid w:val="00107A16"/>
    <w:rsid w:val="001101C2"/>
    <w:rsid w:val="00110789"/>
    <w:rsid w:val="001115BA"/>
    <w:rsid w:val="0011213C"/>
    <w:rsid w:val="00113D96"/>
    <w:rsid w:val="00113EDF"/>
    <w:rsid w:val="00114D82"/>
    <w:rsid w:val="00115F92"/>
    <w:rsid w:val="001163E6"/>
    <w:rsid w:val="00116D88"/>
    <w:rsid w:val="0011796B"/>
    <w:rsid w:val="00120525"/>
    <w:rsid w:val="001205E7"/>
    <w:rsid w:val="00120945"/>
    <w:rsid w:val="001209A7"/>
    <w:rsid w:val="00122C7F"/>
    <w:rsid w:val="00123525"/>
    <w:rsid w:val="0012393E"/>
    <w:rsid w:val="00123D50"/>
    <w:rsid w:val="00124B1E"/>
    <w:rsid w:val="001256D6"/>
    <w:rsid w:val="00125878"/>
    <w:rsid w:val="00125A9C"/>
    <w:rsid w:val="00126628"/>
    <w:rsid w:val="0012733B"/>
    <w:rsid w:val="0012764A"/>
    <w:rsid w:val="00127688"/>
    <w:rsid w:val="00127C38"/>
    <w:rsid w:val="001304A1"/>
    <w:rsid w:val="00130D0E"/>
    <w:rsid w:val="00130F50"/>
    <w:rsid w:val="001312C3"/>
    <w:rsid w:val="00131D37"/>
    <w:rsid w:val="00132779"/>
    <w:rsid w:val="00132F3B"/>
    <w:rsid w:val="00134BA3"/>
    <w:rsid w:val="00135FAF"/>
    <w:rsid w:val="0013675C"/>
    <w:rsid w:val="00136F34"/>
    <w:rsid w:val="0013766E"/>
    <w:rsid w:val="001424E6"/>
    <w:rsid w:val="00142D2A"/>
    <w:rsid w:val="00142E68"/>
    <w:rsid w:val="0014412E"/>
    <w:rsid w:val="00144581"/>
    <w:rsid w:val="00147340"/>
    <w:rsid w:val="00150918"/>
    <w:rsid w:val="00151DB9"/>
    <w:rsid w:val="00151DFF"/>
    <w:rsid w:val="0015212E"/>
    <w:rsid w:val="001525C3"/>
    <w:rsid w:val="001537A0"/>
    <w:rsid w:val="00153FE2"/>
    <w:rsid w:val="0015521A"/>
    <w:rsid w:val="00157633"/>
    <w:rsid w:val="00160856"/>
    <w:rsid w:val="00161199"/>
    <w:rsid w:val="0016137C"/>
    <w:rsid w:val="001613FF"/>
    <w:rsid w:val="001615AA"/>
    <w:rsid w:val="00161E9A"/>
    <w:rsid w:val="0016273C"/>
    <w:rsid w:val="00163355"/>
    <w:rsid w:val="001637D4"/>
    <w:rsid w:val="00164AA0"/>
    <w:rsid w:val="00165280"/>
    <w:rsid w:val="00167590"/>
    <w:rsid w:val="00167BBF"/>
    <w:rsid w:val="00167FDF"/>
    <w:rsid w:val="00170359"/>
    <w:rsid w:val="00171802"/>
    <w:rsid w:val="00172EDA"/>
    <w:rsid w:val="001731EE"/>
    <w:rsid w:val="001738D2"/>
    <w:rsid w:val="0017393B"/>
    <w:rsid w:val="001749CD"/>
    <w:rsid w:val="00174D02"/>
    <w:rsid w:val="00174F33"/>
    <w:rsid w:val="001754ED"/>
    <w:rsid w:val="00176803"/>
    <w:rsid w:val="001779DD"/>
    <w:rsid w:val="0018045D"/>
    <w:rsid w:val="00180FF2"/>
    <w:rsid w:val="00182253"/>
    <w:rsid w:val="001826EC"/>
    <w:rsid w:val="00182C0F"/>
    <w:rsid w:val="00183253"/>
    <w:rsid w:val="00183AA2"/>
    <w:rsid w:val="0018452D"/>
    <w:rsid w:val="00184A6E"/>
    <w:rsid w:val="001853C9"/>
    <w:rsid w:val="0018593F"/>
    <w:rsid w:val="00186007"/>
    <w:rsid w:val="00186D79"/>
    <w:rsid w:val="0018719C"/>
    <w:rsid w:val="00187432"/>
    <w:rsid w:val="00191DEB"/>
    <w:rsid w:val="00192D4F"/>
    <w:rsid w:val="00194EC3"/>
    <w:rsid w:val="0019524C"/>
    <w:rsid w:val="0019629F"/>
    <w:rsid w:val="00196B60"/>
    <w:rsid w:val="00196CB1"/>
    <w:rsid w:val="00197671"/>
    <w:rsid w:val="001A014C"/>
    <w:rsid w:val="001A0C95"/>
    <w:rsid w:val="001A187D"/>
    <w:rsid w:val="001A1C3C"/>
    <w:rsid w:val="001A2926"/>
    <w:rsid w:val="001A327B"/>
    <w:rsid w:val="001A334C"/>
    <w:rsid w:val="001A5B0D"/>
    <w:rsid w:val="001A5F09"/>
    <w:rsid w:val="001A604C"/>
    <w:rsid w:val="001A6B23"/>
    <w:rsid w:val="001A6F32"/>
    <w:rsid w:val="001B03ED"/>
    <w:rsid w:val="001B0B0B"/>
    <w:rsid w:val="001B130A"/>
    <w:rsid w:val="001B17C7"/>
    <w:rsid w:val="001B1B16"/>
    <w:rsid w:val="001B2B7D"/>
    <w:rsid w:val="001B2D22"/>
    <w:rsid w:val="001B2ECF"/>
    <w:rsid w:val="001B36C4"/>
    <w:rsid w:val="001B3DE2"/>
    <w:rsid w:val="001B41CA"/>
    <w:rsid w:val="001B44D8"/>
    <w:rsid w:val="001B4E72"/>
    <w:rsid w:val="001B6240"/>
    <w:rsid w:val="001B65E5"/>
    <w:rsid w:val="001B6B80"/>
    <w:rsid w:val="001B74DD"/>
    <w:rsid w:val="001B782B"/>
    <w:rsid w:val="001C02BE"/>
    <w:rsid w:val="001C1206"/>
    <w:rsid w:val="001C21EA"/>
    <w:rsid w:val="001C4698"/>
    <w:rsid w:val="001C4861"/>
    <w:rsid w:val="001C576F"/>
    <w:rsid w:val="001C6043"/>
    <w:rsid w:val="001C66FE"/>
    <w:rsid w:val="001C71E2"/>
    <w:rsid w:val="001C7A55"/>
    <w:rsid w:val="001C7D73"/>
    <w:rsid w:val="001D0912"/>
    <w:rsid w:val="001D0940"/>
    <w:rsid w:val="001D12A6"/>
    <w:rsid w:val="001D35C1"/>
    <w:rsid w:val="001D363B"/>
    <w:rsid w:val="001D3858"/>
    <w:rsid w:val="001D4F51"/>
    <w:rsid w:val="001D51F4"/>
    <w:rsid w:val="001D715F"/>
    <w:rsid w:val="001D734C"/>
    <w:rsid w:val="001D74ED"/>
    <w:rsid w:val="001D781B"/>
    <w:rsid w:val="001E0968"/>
    <w:rsid w:val="001E15E7"/>
    <w:rsid w:val="001E1A13"/>
    <w:rsid w:val="001E1D09"/>
    <w:rsid w:val="001E1E12"/>
    <w:rsid w:val="001E2CD2"/>
    <w:rsid w:val="001E2D34"/>
    <w:rsid w:val="001E2F7C"/>
    <w:rsid w:val="001E36F5"/>
    <w:rsid w:val="001E4A35"/>
    <w:rsid w:val="001E5914"/>
    <w:rsid w:val="001E59D0"/>
    <w:rsid w:val="001E5EC3"/>
    <w:rsid w:val="001E63FD"/>
    <w:rsid w:val="001E6403"/>
    <w:rsid w:val="001E7381"/>
    <w:rsid w:val="001E794E"/>
    <w:rsid w:val="001F0257"/>
    <w:rsid w:val="001F0E93"/>
    <w:rsid w:val="001F0F0B"/>
    <w:rsid w:val="001F3238"/>
    <w:rsid w:val="001F4E71"/>
    <w:rsid w:val="001F4EB3"/>
    <w:rsid w:val="001F5D86"/>
    <w:rsid w:val="001F6CDD"/>
    <w:rsid w:val="001F6CFE"/>
    <w:rsid w:val="001F7C11"/>
    <w:rsid w:val="0020028F"/>
    <w:rsid w:val="0020110F"/>
    <w:rsid w:val="0020159B"/>
    <w:rsid w:val="002015EE"/>
    <w:rsid w:val="00201849"/>
    <w:rsid w:val="00203CF3"/>
    <w:rsid w:val="00203E77"/>
    <w:rsid w:val="00204719"/>
    <w:rsid w:val="00204D04"/>
    <w:rsid w:val="0020708B"/>
    <w:rsid w:val="0021052E"/>
    <w:rsid w:val="002105E8"/>
    <w:rsid w:val="0021191F"/>
    <w:rsid w:val="0021230B"/>
    <w:rsid w:val="002124B3"/>
    <w:rsid w:val="002124E5"/>
    <w:rsid w:val="0021580F"/>
    <w:rsid w:val="00217A0B"/>
    <w:rsid w:val="0022112E"/>
    <w:rsid w:val="00221350"/>
    <w:rsid w:val="00222A7D"/>
    <w:rsid w:val="0022328C"/>
    <w:rsid w:val="00223798"/>
    <w:rsid w:val="00223A90"/>
    <w:rsid w:val="00224650"/>
    <w:rsid w:val="00225177"/>
    <w:rsid w:val="00226ADE"/>
    <w:rsid w:val="00226F8D"/>
    <w:rsid w:val="002274F2"/>
    <w:rsid w:val="0022780B"/>
    <w:rsid w:val="0022798E"/>
    <w:rsid w:val="002307D9"/>
    <w:rsid w:val="002308A1"/>
    <w:rsid w:val="00230AB5"/>
    <w:rsid w:val="002314A9"/>
    <w:rsid w:val="002320CF"/>
    <w:rsid w:val="002329A2"/>
    <w:rsid w:val="00233DA7"/>
    <w:rsid w:val="0023428B"/>
    <w:rsid w:val="002345D7"/>
    <w:rsid w:val="002346EA"/>
    <w:rsid w:val="002352DA"/>
    <w:rsid w:val="002355E4"/>
    <w:rsid w:val="002356C5"/>
    <w:rsid w:val="00235751"/>
    <w:rsid w:val="002358C6"/>
    <w:rsid w:val="00236277"/>
    <w:rsid w:val="00237037"/>
    <w:rsid w:val="002372A0"/>
    <w:rsid w:val="00237F3C"/>
    <w:rsid w:val="00241D1B"/>
    <w:rsid w:val="0024297E"/>
    <w:rsid w:val="002438F9"/>
    <w:rsid w:val="00245178"/>
    <w:rsid w:val="00246687"/>
    <w:rsid w:val="00246D91"/>
    <w:rsid w:val="00246E19"/>
    <w:rsid w:val="00247B38"/>
    <w:rsid w:val="0025023D"/>
    <w:rsid w:val="0025103C"/>
    <w:rsid w:val="002511D6"/>
    <w:rsid w:val="002512DA"/>
    <w:rsid w:val="00251CB1"/>
    <w:rsid w:val="00251F1A"/>
    <w:rsid w:val="00251F93"/>
    <w:rsid w:val="0025285B"/>
    <w:rsid w:val="0025340E"/>
    <w:rsid w:val="002534C0"/>
    <w:rsid w:val="00253B6F"/>
    <w:rsid w:val="00254682"/>
    <w:rsid w:val="00254D84"/>
    <w:rsid w:val="00255591"/>
    <w:rsid w:val="0025590A"/>
    <w:rsid w:val="00255A32"/>
    <w:rsid w:val="00255F6A"/>
    <w:rsid w:val="00256365"/>
    <w:rsid w:val="0025645D"/>
    <w:rsid w:val="002566F9"/>
    <w:rsid w:val="002566FA"/>
    <w:rsid w:val="00256F8C"/>
    <w:rsid w:val="00260739"/>
    <w:rsid w:val="0026142B"/>
    <w:rsid w:val="00261AE6"/>
    <w:rsid w:val="002643FA"/>
    <w:rsid w:val="00264F1B"/>
    <w:rsid w:val="002659CE"/>
    <w:rsid w:val="002666FD"/>
    <w:rsid w:val="00266D0F"/>
    <w:rsid w:val="00266E46"/>
    <w:rsid w:val="00271F7A"/>
    <w:rsid w:val="00272EFE"/>
    <w:rsid w:val="002738C6"/>
    <w:rsid w:val="002748C2"/>
    <w:rsid w:val="00275BB5"/>
    <w:rsid w:val="00276C7A"/>
    <w:rsid w:val="00277765"/>
    <w:rsid w:val="0028038F"/>
    <w:rsid w:val="00282A28"/>
    <w:rsid w:val="00282E04"/>
    <w:rsid w:val="00283061"/>
    <w:rsid w:val="00284216"/>
    <w:rsid w:val="00284759"/>
    <w:rsid w:val="0028694B"/>
    <w:rsid w:val="00286CB2"/>
    <w:rsid w:val="00286F1F"/>
    <w:rsid w:val="00286FF7"/>
    <w:rsid w:val="0028728D"/>
    <w:rsid w:val="00287A07"/>
    <w:rsid w:val="002904EE"/>
    <w:rsid w:val="0029082E"/>
    <w:rsid w:val="0029099B"/>
    <w:rsid w:val="00290A52"/>
    <w:rsid w:val="00291392"/>
    <w:rsid w:val="0029177F"/>
    <w:rsid w:val="00291ACA"/>
    <w:rsid w:val="00291B04"/>
    <w:rsid w:val="0029214F"/>
    <w:rsid w:val="002924F6"/>
    <w:rsid w:val="002945C3"/>
    <w:rsid w:val="0029460D"/>
    <w:rsid w:val="002950A6"/>
    <w:rsid w:val="00295504"/>
    <w:rsid w:val="002962FB"/>
    <w:rsid w:val="002966A8"/>
    <w:rsid w:val="00296C4C"/>
    <w:rsid w:val="00296D91"/>
    <w:rsid w:val="00297486"/>
    <w:rsid w:val="00297C88"/>
    <w:rsid w:val="002A0DA8"/>
    <w:rsid w:val="002A1349"/>
    <w:rsid w:val="002A267C"/>
    <w:rsid w:val="002A2BF9"/>
    <w:rsid w:val="002A397C"/>
    <w:rsid w:val="002A3B0C"/>
    <w:rsid w:val="002A4489"/>
    <w:rsid w:val="002A4EB8"/>
    <w:rsid w:val="002A5790"/>
    <w:rsid w:val="002A6008"/>
    <w:rsid w:val="002A618D"/>
    <w:rsid w:val="002A6358"/>
    <w:rsid w:val="002A6536"/>
    <w:rsid w:val="002B049A"/>
    <w:rsid w:val="002B0590"/>
    <w:rsid w:val="002B11BC"/>
    <w:rsid w:val="002B30CE"/>
    <w:rsid w:val="002B3A5B"/>
    <w:rsid w:val="002B3D81"/>
    <w:rsid w:val="002B4CDC"/>
    <w:rsid w:val="002B4FC5"/>
    <w:rsid w:val="002B547D"/>
    <w:rsid w:val="002B5632"/>
    <w:rsid w:val="002B5940"/>
    <w:rsid w:val="002B6126"/>
    <w:rsid w:val="002B66A1"/>
    <w:rsid w:val="002B681B"/>
    <w:rsid w:val="002C00D3"/>
    <w:rsid w:val="002C02F4"/>
    <w:rsid w:val="002C31A6"/>
    <w:rsid w:val="002C3784"/>
    <w:rsid w:val="002C38CA"/>
    <w:rsid w:val="002C59A8"/>
    <w:rsid w:val="002C624C"/>
    <w:rsid w:val="002D08D4"/>
    <w:rsid w:val="002D0987"/>
    <w:rsid w:val="002D0C0B"/>
    <w:rsid w:val="002D0D79"/>
    <w:rsid w:val="002D1A96"/>
    <w:rsid w:val="002D1FB2"/>
    <w:rsid w:val="002D3587"/>
    <w:rsid w:val="002D362F"/>
    <w:rsid w:val="002D3805"/>
    <w:rsid w:val="002D521E"/>
    <w:rsid w:val="002D52F2"/>
    <w:rsid w:val="002D6149"/>
    <w:rsid w:val="002D6324"/>
    <w:rsid w:val="002D6C5C"/>
    <w:rsid w:val="002E0049"/>
    <w:rsid w:val="002E027C"/>
    <w:rsid w:val="002E04C5"/>
    <w:rsid w:val="002E052A"/>
    <w:rsid w:val="002E098A"/>
    <w:rsid w:val="002E0CBE"/>
    <w:rsid w:val="002E165D"/>
    <w:rsid w:val="002E229A"/>
    <w:rsid w:val="002E2FF3"/>
    <w:rsid w:val="002E326B"/>
    <w:rsid w:val="002E3274"/>
    <w:rsid w:val="002E4ABA"/>
    <w:rsid w:val="002E6138"/>
    <w:rsid w:val="002E75E4"/>
    <w:rsid w:val="002E7B2D"/>
    <w:rsid w:val="002E7CD6"/>
    <w:rsid w:val="002F0892"/>
    <w:rsid w:val="002F34CB"/>
    <w:rsid w:val="002F350C"/>
    <w:rsid w:val="002F3DB0"/>
    <w:rsid w:val="002F5D27"/>
    <w:rsid w:val="002F660C"/>
    <w:rsid w:val="002F6A30"/>
    <w:rsid w:val="002F6AA6"/>
    <w:rsid w:val="002F6BDC"/>
    <w:rsid w:val="002F7475"/>
    <w:rsid w:val="002F74A3"/>
    <w:rsid w:val="003006A5"/>
    <w:rsid w:val="00300B36"/>
    <w:rsid w:val="00301AEB"/>
    <w:rsid w:val="00302532"/>
    <w:rsid w:val="003030A8"/>
    <w:rsid w:val="003039BD"/>
    <w:rsid w:val="00303DCB"/>
    <w:rsid w:val="00304330"/>
    <w:rsid w:val="00305ACB"/>
    <w:rsid w:val="003067FF"/>
    <w:rsid w:val="00310196"/>
    <w:rsid w:val="00310593"/>
    <w:rsid w:val="00310901"/>
    <w:rsid w:val="00311428"/>
    <w:rsid w:val="00312FCC"/>
    <w:rsid w:val="003131C4"/>
    <w:rsid w:val="00313569"/>
    <w:rsid w:val="00313674"/>
    <w:rsid w:val="00314669"/>
    <w:rsid w:val="0031768C"/>
    <w:rsid w:val="00320364"/>
    <w:rsid w:val="00320F4B"/>
    <w:rsid w:val="003210F8"/>
    <w:rsid w:val="00322784"/>
    <w:rsid w:val="003233A0"/>
    <w:rsid w:val="00324736"/>
    <w:rsid w:val="00325B6C"/>
    <w:rsid w:val="003263C3"/>
    <w:rsid w:val="003263D3"/>
    <w:rsid w:val="00327425"/>
    <w:rsid w:val="00327986"/>
    <w:rsid w:val="00327AB2"/>
    <w:rsid w:val="00331A1E"/>
    <w:rsid w:val="00333122"/>
    <w:rsid w:val="00333849"/>
    <w:rsid w:val="003372A9"/>
    <w:rsid w:val="00340F0E"/>
    <w:rsid w:val="00341FB0"/>
    <w:rsid w:val="00342495"/>
    <w:rsid w:val="00342517"/>
    <w:rsid w:val="0034271A"/>
    <w:rsid w:val="00343CA9"/>
    <w:rsid w:val="00344E5E"/>
    <w:rsid w:val="00346F49"/>
    <w:rsid w:val="003473B9"/>
    <w:rsid w:val="00347D73"/>
    <w:rsid w:val="0035123B"/>
    <w:rsid w:val="003516EB"/>
    <w:rsid w:val="00351E57"/>
    <w:rsid w:val="00352579"/>
    <w:rsid w:val="0035306E"/>
    <w:rsid w:val="0035308A"/>
    <w:rsid w:val="00353249"/>
    <w:rsid w:val="003534E8"/>
    <w:rsid w:val="0035366B"/>
    <w:rsid w:val="00353C54"/>
    <w:rsid w:val="00353D1B"/>
    <w:rsid w:val="00354BE1"/>
    <w:rsid w:val="00354D24"/>
    <w:rsid w:val="003555B3"/>
    <w:rsid w:val="0035579E"/>
    <w:rsid w:val="00355B8D"/>
    <w:rsid w:val="00355CEB"/>
    <w:rsid w:val="00355E48"/>
    <w:rsid w:val="003561FA"/>
    <w:rsid w:val="0035711F"/>
    <w:rsid w:val="00357179"/>
    <w:rsid w:val="003573AA"/>
    <w:rsid w:val="00360349"/>
    <w:rsid w:val="003613AE"/>
    <w:rsid w:val="00361782"/>
    <w:rsid w:val="00362347"/>
    <w:rsid w:val="00362D6D"/>
    <w:rsid w:val="0036348F"/>
    <w:rsid w:val="00363A1D"/>
    <w:rsid w:val="00364A27"/>
    <w:rsid w:val="00367285"/>
    <w:rsid w:val="00370118"/>
    <w:rsid w:val="0037079F"/>
    <w:rsid w:val="00370A90"/>
    <w:rsid w:val="003714CE"/>
    <w:rsid w:val="00372547"/>
    <w:rsid w:val="00372CA6"/>
    <w:rsid w:val="00373B83"/>
    <w:rsid w:val="0037485C"/>
    <w:rsid w:val="00374E18"/>
    <w:rsid w:val="0037538D"/>
    <w:rsid w:val="003761A7"/>
    <w:rsid w:val="00376E00"/>
    <w:rsid w:val="00380030"/>
    <w:rsid w:val="003805F9"/>
    <w:rsid w:val="00380CEE"/>
    <w:rsid w:val="00380DC3"/>
    <w:rsid w:val="00383104"/>
    <w:rsid w:val="00383FC8"/>
    <w:rsid w:val="00385694"/>
    <w:rsid w:val="00387102"/>
    <w:rsid w:val="00390651"/>
    <w:rsid w:val="003906B5"/>
    <w:rsid w:val="003911D0"/>
    <w:rsid w:val="003921B6"/>
    <w:rsid w:val="00392410"/>
    <w:rsid w:val="003927C0"/>
    <w:rsid w:val="003952C5"/>
    <w:rsid w:val="00395917"/>
    <w:rsid w:val="003963D7"/>
    <w:rsid w:val="0039680F"/>
    <w:rsid w:val="0039695C"/>
    <w:rsid w:val="00396A37"/>
    <w:rsid w:val="003A0361"/>
    <w:rsid w:val="003A04C7"/>
    <w:rsid w:val="003A08B4"/>
    <w:rsid w:val="003A1435"/>
    <w:rsid w:val="003A14DE"/>
    <w:rsid w:val="003A1F47"/>
    <w:rsid w:val="003A2AF6"/>
    <w:rsid w:val="003A3516"/>
    <w:rsid w:val="003A3C68"/>
    <w:rsid w:val="003A3F76"/>
    <w:rsid w:val="003A42A4"/>
    <w:rsid w:val="003A5E1D"/>
    <w:rsid w:val="003A63ED"/>
    <w:rsid w:val="003A647B"/>
    <w:rsid w:val="003A666F"/>
    <w:rsid w:val="003A66D8"/>
    <w:rsid w:val="003A6B72"/>
    <w:rsid w:val="003A7104"/>
    <w:rsid w:val="003A7371"/>
    <w:rsid w:val="003B217F"/>
    <w:rsid w:val="003B2AA7"/>
    <w:rsid w:val="003B2E3D"/>
    <w:rsid w:val="003B39A8"/>
    <w:rsid w:val="003B3D75"/>
    <w:rsid w:val="003B6851"/>
    <w:rsid w:val="003B6EF0"/>
    <w:rsid w:val="003B6FA8"/>
    <w:rsid w:val="003B77BA"/>
    <w:rsid w:val="003B7BCF"/>
    <w:rsid w:val="003C008F"/>
    <w:rsid w:val="003C13B9"/>
    <w:rsid w:val="003C323F"/>
    <w:rsid w:val="003C3558"/>
    <w:rsid w:val="003C3593"/>
    <w:rsid w:val="003C36B7"/>
    <w:rsid w:val="003C3907"/>
    <w:rsid w:val="003C49BF"/>
    <w:rsid w:val="003C6B80"/>
    <w:rsid w:val="003C6F8C"/>
    <w:rsid w:val="003C776E"/>
    <w:rsid w:val="003C7B72"/>
    <w:rsid w:val="003C7EE3"/>
    <w:rsid w:val="003D0425"/>
    <w:rsid w:val="003D0B69"/>
    <w:rsid w:val="003D101D"/>
    <w:rsid w:val="003D166F"/>
    <w:rsid w:val="003D1DAA"/>
    <w:rsid w:val="003D1EC6"/>
    <w:rsid w:val="003D1F4F"/>
    <w:rsid w:val="003D23D0"/>
    <w:rsid w:val="003D33AC"/>
    <w:rsid w:val="003D55E8"/>
    <w:rsid w:val="003D6EB7"/>
    <w:rsid w:val="003D72F9"/>
    <w:rsid w:val="003D7A91"/>
    <w:rsid w:val="003D7EBB"/>
    <w:rsid w:val="003E02C4"/>
    <w:rsid w:val="003E0705"/>
    <w:rsid w:val="003E0BFA"/>
    <w:rsid w:val="003E0C8A"/>
    <w:rsid w:val="003E18EF"/>
    <w:rsid w:val="003E245E"/>
    <w:rsid w:val="003E280D"/>
    <w:rsid w:val="003E3924"/>
    <w:rsid w:val="003E3AD2"/>
    <w:rsid w:val="003E4366"/>
    <w:rsid w:val="003E4A5D"/>
    <w:rsid w:val="003E615F"/>
    <w:rsid w:val="003F0C48"/>
    <w:rsid w:val="003F1658"/>
    <w:rsid w:val="003F1DBB"/>
    <w:rsid w:val="003F1E36"/>
    <w:rsid w:val="003F340F"/>
    <w:rsid w:val="003F3987"/>
    <w:rsid w:val="003F3D92"/>
    <w:rsid w:val="003F3F79"/>
    <w:rsid w:val="003F5116"/>
    <w:rsid w:val="003F6C3A"/>
    <w:rsid w:val="003F7653"/>
    <w:rsid w:val="0040021B"/>
    <w:rsid w:val="004006C9"/>
    <w:rsid w:val="004009EB"/>
    <w:rsid w:val="00400F17"/>
    <w:rsid w:val="0040198E"/>
    <w:rsid w:val="00401BDB"/>
    <w:rsid w:val="00401FE1"/>
    <w:rsid w:val="0040231F"/>
    <w:rsid w:val="00402F0D"/>
    <w:rsid w:val="00403005"/>
    <w:rsid w:val="00403149"/>
    <w:rsid w:val="00403617"/>
    <w:rsid w:val="00404036"/>
    <w:rsid w:val="00404A49"/>
    <w:rsid w:val="00405268"/>
    <w:rsid w:val="00405388"/>
    <w:rsid w:val="004058B4"/>
    <w:rsid w:val="00405A05"/>
    <w:rsid w:val="00406222"/>
    <w:rsid w:val="004067A7"/>
    <w:rsid w:val="00407887"/>
    <w:rsid w:val="00410AD6"/>
    <w:rsid w:val="00410C99"/>
    <w:rsid w:val="00411130"/>
    <w:rsid w:val="00411527"/>
    <w:rsid w:val="00411975"/>
    <w:rsid w:val="004126B9"/>
    <w:rsid w:val="00412B6B"/>
    <w:rsid w:val="00412D02"/>
    <w:rsid w:val="004134B3"/>
    <w:rsid w:val="00413ABD"/>
    <w:rsid w:val="004141B2"/>
    <w:rsid w:val="00414BD6"/>
    <w:rsid w:val="00416075"/>
    <w:rsid w:val="00416A85"/>
    <w:rsid w:val="00420D23"/>
    <w:rsid w:val="00421195"/>
    <w:rsid w:val="0042145D"/>
    <w:rsid w:val="00422352"/>
    <w:rsid w:val="00422BB2"/>
    <w:rsid w:val="00423885"/>
    <w:rsid w:val="00423B70"/>
    <w:rsid w:val="00424681"/>
    <w:rsid w:val="00427352"/>
    <w:rsid w:val="00427F8A"/>
    <w:rsid w:val="004301B7"/>
    <w:rsid w:val="00430839"/>
    <w:rsid w:val="004316E5"/>
    <w:rsid w:val="00431BBB"/>
    <w:rsid w:val="004335FE"/>
    <w:rsid w:val="00434416"/>
    <w:rsid w:val="004346D3"/>
    <w:rsid w:val="004349EF"/>
    <w:rsid w:val="00434DB4"/>
    <w:rsid w:val="004354BD"/>
    <w:rsid w:val="00435AC2"/>
    <w:rsid w:val="00436C0C"/>
    <w:rsid w:val="00437254"/>
    <w:rsid w:val="004373EF"/>
    <w:rsid w:val="0044050A"/>
    <w:rsid w:val="00441F04"/>
    <w:rsid w:val="00442072"/>
    <w:rsid w:val="004423F5"/>
    <w:rsid w:val="004425AE"/>
    <w:rsid w:val="00444020"/>
    <w:rsid w:val="00444C1C"/>
    <w:rsid w:val="00445172"/>
    <w:rsid w:val="0044559D"/>
    <w:rsid w:val="00446F13"/>
    <w:rsid w:val="0044771C"/>
    <w:rsid w:val="00447A30"/>
    <w:rsid w:val="00450975"/>
    <w:rsid w:val="00450ACC"/>
    <w:rsid w:val="00450EF4"/>
    <w:rsid w:val="004517C8"/>
    <w:rsid w:val="00453114"/>
    <w:rsid w:val="004533E9"/>
    <w:rsid w:val="00453D5B"/>
    <w:rsid w:val="00454654"/>
    <w:rsid w:val="0045568C"/>
    <w:rsid w:val="00455833"/>
    <w:rsid w:val="00455855"/>
    <w:rsid w:val="00457390"/>
    <w:rsid w:val="00457EFE"/>
    <w:rsid w:val="0046036F"/>
    <w:rsid w:val="004605E1"/>
    <w:rsid w:val="0046070E"/>
    <w:rsid w:val="0046145A"/>
    <w:rsid w:val="00461ABE"/>
    <w:rsid w:val="004621D4"/>
    <w:rsid w:val="00462299"/>
    <w:rsid w:val="004622DD"/>
    <w:rsid w:val="0046299D"/>
    <w:rsid w:val="00463F75"/>
    <w:rsid w:val="00465322"/>
    <w:rsid w:val="004661A3"/>
    <w:rsid w:val="004661B4"/>
    <w:rsid w:val="0046723D"/>
    <w:rsid w:val="00467FCF"/>
    <w:rsid w:val="004702AB"/>
    <w:rsid w:val="0047090D"/>
    <w:rsid w:val="00470D42"/>
    <w:rsid w:val="00472CA2"/>
    <w:rsid w:val="00472F1E"/>
    <w:rsid w:val="004732BE"/>
    <w:rsid w:val="00473AD8"/>
    <w:rsid w:val="00473D98"/>
    <w:rsid w:val="004745F6"/>
    <w:rsid w:val="004748D3"/>
    <w:rsid w:val="00474A05"/>
    <w:rsid w:val="00474D12"/>
    <w:rsid w:val="004750CF"/>
    <w:rsid w:val="00475D09"/>
    <w:rsid w:val="0047643D"/>
    <w:rsid w:val="00480A66"/>
    <w:rsid w:val="00481F12"/>
    <w:rsid w:val="0048289D"/>
    <w:rsid w:val="00482A68"/>
    <w:rsid w:val="00482B6F"/>
    <w:rsid w:val="0048450C"/>
    <w:rsid w:val="004865B3"/>
    <w:rsid w:val="0048744E"/>
    <w:rsid w:val="004876DE"/>
    <w:rsid w:val="00487E5A"/>
    <w:rsid w:val="00490058"/>
    <w:rsid w:val="00490A79"/>
    <w:rsid w:val="00490DA3"/>
    <w:rsid w:val="004910B8"/>
    <w:rsid w:val="00491797"/>
    <w:rsid w:val="00492677"/>
    <w:rsid w:val="004934BC"/>
    <w:rsid w:val="004934F7"/>
    <w:rsid w:val="0049561B"/>
    <w:rsid w:val="004959E8"/>
    <w:rsid w:val="00496D6E"/>
    <w:rsid w:val="00497648"/>
    <w:rsid w:val="004A0038"/>
    <w:rsid w:val="004A0501"/>
    <w:rsid w:val="004A0AAD"/>
    <w:rsid w:val="004A11CB"/>
    <w:rsid w:val="004A26CF"/>
    <w:rsid w:val="004A29D8"/>
    <w:rsid w:val="004A2E47"/>
    <w:rsid w:val="004A3367"/>
    <w:rsid w:val="004A47DE"/>
    <w:rsid w:val="004A5892"/>
    <w:rsid w:val="004A70D2"/>
    <w:rsid w:val="004A765B"/>
    <w:rsid w:val="004B0A6F"/>
    <w:rsid w:val="004B23BC"/>
    <w:rsid w:val="004B3864"/>
    <w:rsid w:val="004B4110"/>
    <w:rsid w:val="004B4816"/>
    <w:rsid w:val="004B57D8"/>
    <w:rsid w:val="004B66E0"/>
    <w:rsid w:val="004B67A6"/>
    <w:rsid w:val="004B7937"/>
    <w:rsid w:val="004B7BF7"/>
    <w:rsid w:val="004C03BF"/>
    <w:rsid w:val="004C0CEA"/>
    <w:rsid w:val="004C1844"/>
    <w:rsid w:val="004C20CC"/>
    <w:rsid w:val="004C247D"/>
    <w:rsid w:val="004C2F64"/>
    <w:rsid w:val="004C4AA3"/>
    <w:rsid w:val="004C4EAB"/>
    <w:rsid w:val="004C5A26"/>
    <w:rsid w:val="004C5B68"/>
    <w:rsid w:val="004C68C3"/>
    <w:rsid w:val="004C6E53"/>
    <w:rsid w:val="004C7E74"/>
    <w:rsid w:val="004D0090"/>
    <w:rsid w:val="004D1BA2"/>
    <w:rsid w:val="004D1E55"/>
    <w:rsid w:val="004D22B9"/>
    <w:rsid w:val="004D330F"/>
    <w:rsid w:val="004D43FF"/>
    <w:rsid w:val="004D4F76"/>
    <w:rsid w:val="004D5403"/>
    <w:rsid w:val="004D6A5B"/>
    <w:rsid w:val="004D6B46"/>
    <w:rsid w:val="004D727B"/>
    <w:rsid w:val="004D7FFA"/>
    <w:rsid w:val="004E0A08"/>
    <w:rsid w:val="004E15DA"/>
    <w:rsid w:val="004E1685"/>
    <w:rsid w:val="004E32AF"/>
    <w:rsid w:val="004E4614"/>
    <w:rsid w:val="004E5508"/>
    <w:rsid w:val="004E5542"/>
    <w:rsid w:val="004E5910"/>
    <w:rsid w:val="004E79C3"/>
    <w:rsid w:val="004E7A4B"/>
    <w:rsid w:val="004F036C"/>
    <w:rsid w:val="004F1400"/>
    <w:rsid w:val="004F1493"/>
    <w:rsid w:val="004F203F"/>
    <w:rsid w:val="004F2676"/>
    <w:rsid w:val="004F27F7"/>
    <w:rsid w:val="004F2C50"/>
    <w:rsid w:val="004F2CCB"/>
    <w:rsid w:val="004F3D25"/>
    <w:rsid w:val="004F4235"/>
    <w:rsid w:val="004F4653"/>
    <w:rsid w:val="004F4945"/>
    <w:rsid w:val="004F560A"/>
    <w:rsid w:val="004F57E7"/>
    <w:rsid w:val="004F5A04"/>
    <w:rsid w:val="004F6654"/>
    <w:rsid w:val="004F7071"/>
    <w:rsid w:val="004F77F7"/>
    <w:rsid w:val="00500C13"/>
    <w:rsid w:val="00501239"/>
    <w:rsid w:val="0050257D"/>
    <w:rsid w:val="00503061"/>
    <w:rsid w:val="0050395B"/>
    <w:rsid w:val="005039BA"/>
    <w:rsid w:val="00503D40"/>
    <w:rsid w:val="00503DAB"/>
    <w:rsid w:val="0050409F"/>
    <w:rsid w:val="005040B6"/>
    <w:rsid w:val="005042E2"/>
    <w:rsid w:val="0050553B"/>
    <w:rsid w:val="005060B2"/>
    <w:rsid w:val="00506872"/>
    <w:rsid w:val="00506BB6"/>
    <w:rsid w:val="005073E6"/>
    <w:rsid w:val="00507AFC"/>
    <w:rsid w:val="00507C9C"/>
    <w:rsid w:val="00510769"/>
    <w:rsid w:val="0051192F"/>
    <w:rsid w:val="00511FE2"/>
    <w:rsid w:val="00516708"/>
    <w:rsid w:val="00516CA6"/>
    <w:rsid w:val="00516CAD"/>
    <w:rsid w:val="005172A5"/>
    <w:rsid w:val="0051782C"/>
    <w:rsid w:val="0052031D"/>
    <w:rsid w:val="00521286"/>
    <w:rsid w:val="00521CA1"/>
    <w:rsid w:val="00522823"/>
    <w:rsid w:val="00522881"/>
    <w:rsid w:val="00523651"/>
    <w:rsid w:val="00523EAA"/>
    <w:rsid w:val="00524076"/>
    <w:rsid w:val="005243EC"/>
    <w:rsid w:val="00526306"/>
    <w:rsid w:val="00527C25"/>
    <w:rsid w:val="005302B4"/>
    <w:rsid w:val="00530DB1"/>
    <w:rsid w:val="00530EB6"/>
    <w:rsid w:val="00530FE5"/>
    <w:rsid w:val="005313BD"/>
    <w:rsid w:val="00532616"/>
    <w:rsid w:val="00533D1A"/>
    <w:rsid w:val="005345A8"/>
    <w:rsid w:val="00534701"/>
    <w:rsid w:val="005350C5"/>
    <w:rsid w:val="00535F10"/>
    <w:rsid w:val="00536029"/>
    <w:rsid w:val="005408F8"/>
    <w:rsid w:val="005410FD"/>
    <w:rsid w:val="005411FB"/>
    <w:rsid w:val="00541FC0"/>
    <w:rsid w:val="00542F36"/>
    <w:rsid w:val="00542FE5"/>
    <w:rsid w:val="005464FD"/>
    <w:rsid w:val="00546958"/>
    <w:rsid w:val="0054718A"/>
    <w:rsid w:val="00547A37"/>
    <w:rsid w:val="00550B78"/>
    <w:rsid w:val="00550D2E"/>
    <w:rsid w:val="005519BE"/>
    <w:rsid w:val="005526FF"/>
    <w:rsid w:val="00553870"/>
    <w:rsid w:val="00554A3D"/>
    <w:rsid w:val="00554E15"/>
    <w:rsid w:val="00555197"/>
    <w:rsid w:val="00555A3B"/>
    <w:rsid w:val="005601FC"/>
    <w:rsid w:val="005606DA"/>
    <w:rsid w:val="00560B6A"/>
    <w:rsid w:val="005616E0"/>
    <w:rsid w:val="005618EB"/>
    <w:rsid w:val="005619C2"/>
    <w:rsid w:val="00561AA1"/>
    <w:rsid w:val="00561F5B"/>
    <w:rsid w:val="00562F4F"/>
    <w:rsid w:val="0056332F"/>
    <w:rsid w:val="005644AC"/>
    <w:rsid w:val="005659B9"/>
    <w:rsid w:val="005662EB"/>
    <w:rsid w:val="00566A17"/>
    <w:rsid w:val="00567ADF"/>
    <w:rsid w:val="0057069B"/>
    <w:rsid w:val="00570F21"/>
    <w:rsid w:val="00571CE0"/>
    <w:rsid w:val="00572657"/>
    <w:rsid w:val="00572ACB"/>
    <w:rsid w:val="005731D0"/>
    <w:rsid w:val="00573255"/>
    <w:rsid w:val="005752B3"/>
    <w:rsid w:val="005757CD"/>
    <w:rsid w:val="005760A7"/>
    <w:rsid w:val="00576B6C"/>
    <w:rsid w:val="00576E29"/>
    <w:rsid w:val="00577343"/>
    <w:rsid w:val="00577700"/>
    <w:rsid w:val="00577FF9"/>
    <w:rsid w:val="0058016A"/>
    <w:rsid w:val="00580DE0"/>
    <w:rsid w:val="00581A6B"/>
    <w:rsid w:val="00581CCD"/>
    <w:rsid w:val="00581E0D"/>
    <w:rsid w:val="005821D3"/>
    <w:rsid w:val="00582675"/>
    <w:rsid w:val="00583212"/>
    <w:rsid w:val="00583EBB"/>
    <w:rsid w:val="00584147"/>
    <w:rsid w:val="00584394"/>
    <w:rsid w:val="0058530F"/>
    <w:rsid w:val="00586453"/>
    <w:rsid w:val="00586F63"/>
    <w:rsid w:val="005874A6"/>
    <w:rsid w:val="00587C92"/>
    <w:rsid w:val="005903C1"/>
    <w:rsid w:val="00591063"/>
    <w:rsid w:val="00591357"/>
    <w:rsid w:val="00591AFC"/>
    <w:rsid w:val="0059282D"/>
    <w:rsid w:val="00593430"/>
    <w:rsid w:val="0059353E"/>
    <w:rsid w:val="005938C9"/>
    <w:rsid w:val="00593C60"/>
    <w:rsid w:val="005940CB"/>
    <w:rsid w:val="005947EB"/>
    <w:rsid w:val="00594CE1"/>
    <w:rsid w:val="00595055"/>
    <w:rsid w:val="00595390"/>
    <w:rsid w:val="00596739"/>
    <w:rsid w:val="00596989"/>
    <w:rsid w:val="00596ACE"/>
    <w:rsid w:val="00597FFA"/>
    <w:rsid w:val="005A0383"/>
    <w:rsid w:val="005A18E2"/>
    <w:rsid w:val="005A2348"/>
    <w:rsid w:val="005A31BD"/>
    <w:rsid w:val="005A4CA1"/>
    <w:rsid w:val="005A4E1A"/>
    <w:rsid w:val="005A615C"/>
    <w:rsid w:val="005A6179"/>
    <w:rsid w:val="005A6A2D"/>
    <w:rsid w:val="005A6BD9"/>
    <w:rsid w:val="005A7739"/>
    <w:rsid w:val="005B00C4"/>
    <w:rsid w:val="005B0DBB"/>
    <w:rsid w:val="005B1200"/>
    <w:rsid w:val="005B1831"/>
    <w:rsid w:val="005B1E55"/>
    <w:rsid w:val="005B3B1F"/>
    <w:rsid w:val="005B6AAC"/>
    <w:rsid w:val="005B6FAB"/>
    <w:rsid w:val="005B770E"/>
    <w:rsid w:val="005B7B77"/>
    <w:rsid w:val="005B7F46"/>
    <w:rsid w:val="005C12FA"/>
    <w:rsid w:val="005C1825"/>
    <w:rsid w:val="005C2AA8"/>
    <w:rsid w:val="005C2F42"/>
    <w:rsid w:val="005C31B9"/>
    <w:rsid w:val="005C487E"/>
    <w:rsid w:val="005C4A6C"/>
    <w:rsid w:val="005C520D"/>
    <w:rsid w:val="005C5434"/>
    <w:rsid w:val="005C775F"/>
    <w:rsid w:val="005C7FE8"/>
    <w:rsid w:val="005D03DF"/>
    <w:rsid w:val="005D0ACF"/>
    <w:rsid w:val="005D0E5C"/>
    <w:rsid w:val="005D10E5"/>
    <w:rsid w:val="005D15DE"/>
    <w:rsid w:val="005D1E98"/>
    <w:rsid w:val="005D1FEE"/>
    <w:rsid w:val="005D37A0"/>
    <w:rsid w:val="005D3AB9"/>
    <w:rsid w:val="005D3D42"/>
    <w:rsid w:val="005D44E7"/>
    <w:rsid w:val="005D485C"/>
    <w:rsid w:val="005D5E27"/>
    <w:rsid w:val="005D664B"/>
    <w:rsid w:val="005D69E6"/>
    <w:rsid w:val="005D715A"/>
    <w:rsid w:val="005D773E"/>
    <w:rsid w:val="005D775D"/>
    <w:rsid w:val="005E01DE"/>
    <w:rsid w:val="005E0DA8"/>
    <w:rsid w:val="005E0F94"/>
    <w:rsid w:val="005E1FF2"/>
    <w:rsid w:val="005E236F"/>
    <w:rsid w:val="005E2C19"/>
    <w:rsid w:val="005E2FF7"/>
    <w:rsid w:val="005E37D3"/>
    <w:rsid w:val="005E4897"/>
    <w:rsid w:val="005E4AE6"/>
    <w:rsid w:val="005E71B0"/>
    <w:rsid w:val="005E79BB"/>
    <w:rsid w:val="005E7C21"/>
    <w:rsid w:val="005F01A9"/>
    <w:rsid w:val="005F1C3A"/>
    <w:rsid w:val="005F22EE"/>
    <w:rsid w:val="005F3182"/>
    <w:rsid w:val="005F35EF"/>
    <w:rsid w:val="005F3D71"/>
    <w:rsid w:val="005F45A8"/>
    <w:rsid w:val="005F4CD2"/>
    <w:rsid w:val="005F4CD6"/>
    <w:rsid w:val="005F5F0B"/>
    <w:rsid w:val="005F66B3"/>
    <w:rsid w:val="005F7FCA"/>
    <w:rsid w:val="00600A18"/>
    <w:rsid w:val="0060278F"/>
    <w:rsid w:val="00604471"/>
    <w:rsid w:val="006054B4"/>
    <w:rsid w:val="00605AB2"/>
    <w:rsid w:val="00605B9A"/>
    <w:rsid w:val="00607034"/>
    <w:rsid w:val="00607A8A"/>
    <w:rsid w:val="00607A9B"/>
    <w:rsid w:val="0061134F"/>
    <w:rsid w:val="006118D4"/>
    <w:rsid w:val="006120B1"/>
    <w:rsid w:val="006121D1"/>
    <w:rsid w:val="00613A77"/>
    <w:rsid w:val="0061410B"/>
    <w:rsid w:val="00614718"/>
    <w:rsid w:val="00614F88"/>
    <w:rsid w:val="00615242"/>
    <w:rsid w:val="00615B9A"/>
    <w:rsid w:val="0061635E"/>
    <w:rsid w:val="006163F0"/>
    <w:rsid w:val="00617883"/>
    <w:rsid w:val="006201BE"/>
    <w:rsid w:val="0062091C"/>
    <w:rsid w:val="00621FE8"/>
    <w:rsid w:val="00623CA8"/>
    <w:rsid w:val="00623F92"/>
    <w:rsid w:val="00624087"/>
    <w:rsid w:val="006243AF"/>
    <w:rsid w:val="0062504C"/>
    <w:rsid w:val="00626040"/>
    <w:rsid w:val="0062636F"/>
    <w:rsid w:val="00626690"/>
    <w:rsid w:val="006271D7"/>
    <w:rsid w:val="006272A9"/>
    <w:rsid w:val="00627925"/>
    <w:rsid w:val="00627C49"/>
    <w:rsid w:val="006300A9"/>
    <w:rsid w:val="00631AD2"/>
    <w:rsid w:val="00632D74"/>
    <w:rsid w:val="006350FA"/>
    <w:rsid w:val="00636593"/>
    <w:rsid w:val="0063671F"/>
    <w:rsid w:val="00636ED0"/>
    <w:rsid w:val="00637A12"/>
    <w:rsid w:val="0064013E"/>
    <w:rsid w:val="00640AE2"/>
    <w:rsid w:val="006422EB"/>
    <w:rsid w:val="00645B77"/>
    <w:rsid w:val="00646A35"/>
    <w:rsid w:val="006475EE"/>
    <w:rsid w:val="00647C11"/>
    <w:rsid w:val="00650C7E"/>
    <w:rsid w:val="00650FA6"/>
    <w:rsid w:val="0065197E"/>
    <w:rsid w:val="006519E1"/>
    <w:rsid w:val="00651A2E"/>
    <w:rsid w:val="00655003"/>
    <w:rsid w:val="00655890"/>
    <w:rsid w:val="00655B46"/>
    <w:rsid w:val="006570E5"/>
    <w:rsid w:val="00657345"/>
    <w:rsid w:val="00657B0A"/>
    <w:rsid w:val="006601E2"/>
    <w:rsid w:val="00660A48"/>
    <w:rsid w:val="00662FFA"/>
    <w:rsid w:val="00663BC9"/>
    <w:rsid w:val="00665983"/>
    <w:rsid w:val="00665997"/>
    <w:rsid w:val="00665DF7"/>
    <w:rsid w:val="00666F5F"/>
    <w:rsid w:val="0066724A"/>
    <w:rsid w:val="00667D11"/>
    <w:rsid w:val="00670713"/>
    <w:rsid w:val="00671725"/>
    <w:rsid w:val="00671C6C"/>
    <w:rsid w:val="0067234D"/>
    <w:rsid w:val="0067371A"/>
    <w:rsid w:val="00673A83"/>
    <w:rsid w:val="00674240"/>
    <w:rsid w:val="00674ACC"/>
    <w:rsid w:val="00674DB0"/>
    <w:rsid w:val="00675189"/>
    <w:rsid w:val="00675EBD"/>
    <w:rsid w:val="0067630E"/>
    <w:rsid w:val="006763AA"/>
    <w:rsid w:val="006772FB"/>
    <w:rsid w:val="006773D9"/>
    <w:rsid w:val="00677564"/>
    <w:rsid w:val="006800E1"/>
    <w:rsid w:val="006801B0"/>
    <w:rsid w:val="006811F7"/>
    <w:rsid w:val="00681FC8"/>
    <w:rsid w:val="0068235C"/>
    <w:rsid w:val="00682510"/>
    <w:rsid w:val="00682AB7"/>
    <w:rsid w:val="00683131"/>
    <w:rsid w:val="0068359B"/>
    <w:rsid w:val="00683DCD"/>
    <w:rsid w:val="00684BBF"/>
    <w:rsid w:val="00685D64"/>
    <w:rsid w:val="00685FBA"/>
    <w:rsid w:val="0068678D"/>
    <w:rsid w:val="00686A69"/>
    <w:rsid w:val="00687F04"/>
    <w:rsid w:val="00690BE3"/>
    <w:rsid w:val="00691536"/>
    <w:rsid w:val="006916EE"/>
    <w:rsid w:val="006938FD"/>
    <w:rsid w:val="00693F4D"/>
    <w:rsid w:val="00694FD4"/>
    <w:rsid w:val="00694FD8"/>
    <w:rsid w:val="00696872"/>
    <w:rsid w:val="00696BE7"/>
    <w:rsid w:val="00696EC0"/>
    <w:rsid w:val="00696F3E"/>
    <w:rsid w:val="00697E23"/>
    <w:rsid w:val="006A48A1"/>
    <w:rsid w:val="006A5D4C"/>
    <w:rsid w:val="006A6C7F"/>
    <w:rsid w:val="006A6EBB"/>
    <w:rsid w:val="006A706E"/>
    <w:rsid w:val="006B111B"/>
    <w:rsid w:val="006B1185"/>
    <w:rsid w:val="006B1784"/>
    <w:rsid w:val="006B2388"/>
    <w:rsid w:val="006B24A7"/>
    <w:rsid w:val="006B2C02"/>
    <w:rsid w:val="006B3523"/>
    <w:rsid w:val="006B49E5"/>
    <w:rsid w:val="006B605A"/>
    <w:rsid w:val="006B6B9F"/>
    <w:rsid w:val="006B70C5"/>
    <w:rsid w:val="006B7134"/>
    <w:rsid w:val="006C0D6C"/>
    <w:rsid w:val="006C105C"/>
    <w:rsid w:val="006C1066"/>
    <w:rsid w:val="006C12A3"/>
    <w:rsid w:val="006C130D"/>
    <w:rsid w:val="006C17D4"/>
    <w:rsid w:val="006C2021"/>
    <w:rsid w:val="006C2ABA"/>
    <w:rsid w:val="006C3B3E"/>
    <w:rsid w:val="006C414A"/>
    <w:rsid w:val="006C5E7F"/>
    <w:rsid w:val="006C60BF"/>
    <w:rsid w:val="006C65F2"/>
    <w:rsid w:val="006C66DB"/>
    <w:rsid w:val="006C718A"/>
    <w:rsid w:val="006C7AF9"/>
    <w:rsid w:val="006D020D"/>
    <w:rsid w:val="006D0EED"/>
    <w:rsid w:val="006D1261"/>
    <w:rsid w:val="006D130A"/>
    <w:rsid w:val="006D28C2"/>
    <w:rsid w:val="006D2C3E"/>
    <w:rsid w:val="006D4094"/>
    <w:rsid w:val="006D4E64"/>
    <w:rsid w:val="006D69B7"/>
    <w:rsid w:val="006D6E60"/>
    <w:rsid w:val="006E0249"/>
    <w:rsid w:val="006E0580"/>
    <w:rsid w:val="006E0DA1"/>
    <w:rsid w:val="006E112C"/>
    <w:rsid w:val="006E38AD"/>
    <w:rsid w:val="006E3933"/>
    <w:rsid w:val="006E3EF9"/>
    <w:rsid w:val="006E4013"/>
    <w:rsid w:val="006E4DC5"/>
    <w:rsid w:val="006E5868"/>
    <w:rsid w:val="006E7112"/>
    <w:rsid w:val="006E7159"/>
    <w:rsid w:val="006E7856"/>
    <w:rsid w:val="006F04DF"/>
    <w:rsid w:val="006F08CE"/>
    <w:rsid w:val="006F1299"/>
    <w:rsid w:val="006F1415"/>
    <w:rsid w:val="006F2D62"/>
    <w:rsid w:val="006F4AF4"/>
    <w:rsid w:val="006F4CF2"/>
    <w:rsid w:val="006F5CF1"/>
    <w:rsid w:val="006F6FB8"/>
    <w:rsid w:val="006F73E6"/>
    <w:rsid w:val="007007AA"/>
    <w:rsid w:val="00700ACA"/>
    <w:rsid w:val="00700F3B"/>
    <w:rsid w:val="0070113B"/>
    <w:rsid w:val="00701441"/>
    <w:rsid w:val="00702117"/>
    <w:rsid w:val="0070239A"/>
    <w:rsid w:val="00702637"/>
    <w:rsid w:val="00702B86"/>
    <w:rsid w:val="00704BFD"/>
    <w:rsid w:val="00704D88"/>
    <w:rsid w:val="00705393"/>
    <w:rsid w:val="00706458"/>
    <w:rsid w:val="007072CC"/>
    <w:rsid w:val="00710506"/>
    <w:rsid w:val="007106DD"/>
    <w:rsid w:val="0071139E"/>
    <w:rsid w:val="0071193F"/>
    <w:rsid w:val="007162DF"/>
    <w:rsid w:val="00716E78"/>
    <w:rsid w:val="007205B6"/>
    <w:rsid w:val="00720B4B"/>
    <w:rsid w:val="0072133A"/>
    <w:rsid w:val="00721B0A"/>
    <w:rsid w:val="00721E4D"/>
    <w:rsid w:val="00722304"/>
    <w:rsid w:val="007226A5"/>
    <w:rsid w:val="0072328E"/>
    <w:rsid w:val="007237ED"/>
    <w:rsid w:val="00724AEF"/>
    <w:rsid w:val="007254BE"/>
    <w:rsid w:val="007255CD"/>
    <w:rsid w:val="0072588D"/>
    <w:rsid w:val="0072618F"/>
    <w:rsid w:val="0072650A"/>
    <w:rsid w:val="00726F97"/>
    <w:rsid w:val="007300F5"/>
    <w:rsid w:val="00730522"/>
    <w:rsid w:val="0073077D"/>
    <w:rsid w:val="00733288"/>
    <w:rsid w:val="00734448"/>
    <w:rsid w:val="00734E20"/>
    <w:rsid w:val="00735DE6"/>
    <w:rsid w:val="00736DAF"/>
    <w:rsid w:val="00736F66"/>
    <w:rsid w:val="00737982"/>
    <w:rsid w:val="00740B96"/>
    <w:rsid w:val="007417E0"/>
    <w:rsid w:val="00742705"/>
    <w:rsid w:val="0074493B"/>
    <w:rsid w:val="00745394"/>
    <w:rsid w:val="00745415"/>
    <w:rsid w:val="00746E1D"/>
    <w:rsid w:val="007471AB"/>
    <w:rsid w:val="00747ABC"/>
    <w:rsid w:val="00747E10"/>
    <w:rsid w:val="00747EFC"/>
    <w:rsid w:val="00751A25"/>
    <w:rsid w:val="00752874"/>
    <w:rsid w:val="00752B0F"/>
    <w:rsid w:val="00753E0F"/>
    <w:rsid w:val="00753FB1"/>
    <w:rsid w:val="007572D1"/>
    <w:rsid w:val="007601EF"/>
    <w:rsid w:val="00760CEA"/>
    <w:rsid w:val="00760E15"/>
    <w:rsid w:val="00761950"/>
    <w:rsid w:val="00761E68"/>
    <w:rsid w:val="007636C8"/>
    <w:rsid w:val="00763A8A"/>
    <w:rsid w:val="00764262"/>
    <w:rsid w:val="00767262"/>
    <w:rsid w:val="007702D3"/>
    <w:rsid w:val="0077110E"/>
    <w:rsid w:val="00771699"/>
    <w:rsid w:val="00773D37"/>
    <w:rsid w:val="00774290"/>
    <w:rsid w:val="007746E0"/>
    <w:rsid w:val="0077479B"/>
    <w:rsid w:val="00775DA2"/>
    <w:rsid w:val="0077647D"/>
    <w:rsid w:val="007764EB"/>
    <w:rsid w:val="00776855"/>
    <w:rsid w:val="007776F6"/>
    <w:rsid w:val="0078006C"/>
    <w:rsid w:val="00780381"/>
    <w:rsid w:val="00781F7E"/>
    <w:rsid w:val="00782898"/>
    <w:rsid w:val="007828A4"/>
    <w:rsid w:val="007830D6"/>
    <w:rsid w:val="007832F0"/>
    <w:rsid w:val="007838F6"/>
    <w:rsid w:val="00783D5E"/>
    <w:rsid w:val="0078536D"/>
    <w:rsid w:val="00785AF0"/>
    <w:rsid w:val="00785C19"/>
    <w:rsid w:val="00785D5D"/>
    <w:rsid w:val="00785EF6"/>
    <w:rsid w:val="007873CB"/>
    <w:rsid w:val="00787CEE"/>
    <w:rsid w:val="007900D8"/>
    <w:rsid w:val="007912A8"/>
    <w:rsid w:val="007913E2"/>
    <w:rsid w:val="00792C8F"/>
    <w:rsid w:val="00793B6C"/>
    <w:rsid w:val="00793BC3"/>
    <w:rsid w:val="00794205"/>
    <w:rsid w:val="007950E3"/>
    <w:rsid w:val="007A001A"/>
    <w:rsid w:val="007A1D32"/>
    <w:rsid w:val="007A1D7D"/>
    <w:rsid w:val="007A2AAA"/>
    <w:rsid w:val="007A356F"/>
    <w:rsid w:val="007A4BFC"/>
    <w:rsid w:val="007A4ED5"/>
    <w:rsid w:val="007A54A1"/>
    <w:rsid w:val="007A5752"/>
    <w:rsid w:val="007A621B"/>
    <w:rsid w:val="007A6346"/>
    <w:rsid w:val="007A6358"/>
    <w:rsid w:val="007A64CF"/>
    <w:rsid w:val="007A7D84"/>
    <w:rsid w:val="007B0284"/>
    <w:rsid w:val="007B0A74"/>
    <w:rsid w:val="007B2750"/>
    <w:rsid w:val="007B2C3E"/>
    <w:rsid w:val="007B3418"/>
    <w:rsid w:val="007B3914"/>
    <w:rsid w:val="007B44C2"/>
    <w:rsid w:val="007B499D"/>
    <w:rsid w:val="007B4B68"/>
    <w:rsid w:val="007B50E9"/>
    <w:rsid w:val="007B5751"/>
    <w:rsid w:val="007B577F"/>
    <w:rsid w:val="007B5DC1"/>
    <w:rsid w:val="007B6340"/>
    <w:rsid w:val="007B6CB1"/>
    <w:rsid w:val="007B6D3D"/>
    <w:rsid w:val="007B6FEA"/>
    <w:rsid w:val="007B77D3"/>
    <w:rsid w:val="007B7A51"/>
    <w:rsid w:val="007C2213"/>
    <w:rsid w:val="007C2266"/>
    <w:rsid w:val="007C3C1C"/>
    <w:rsid w:val="007C537E"/>
    <w:rsid w:val="007C65E9"/>
    <w:rsid w:val="007C6867"/>
    <w:rsid w:val="007C76CF"/>
    <w:rsid w:val="007C7BF2"/>
    <w:rsid w:val="007D000A"/>
    <w:rsid w:val="007D0630"/>
    <w:rsid w:val="007D0DB3"/>
    <w:rsid w:val="007D1805"/>
    <w:rsid w:val="007D2E02"/>
    <w:rsid w:val="007D34F5"/>
    <w:rsid w:val="007D35FA"/>
    <w:rsid w:val="007D3F71"/>
    <w:rsid w:val="007D4055"/>
    <w:rsid w:val="007D4C1A"/>
    <w:rsid w:val="007D65EC"/>
    <w:rsid w:val="007D7791"/>
    <w:rsid w:val="007E1821"/>
    <w:rsid w:val="007E23B3"/>
    <w:rsid w:val="007E2E68"/>
    <w:rsid w:val="007E5C30"/>
    <w:rsid w:val="007E5C71"/>
    <w:rsid w:val="007E6005"/>
    <w:rsid w:val="007E6632"/>
    <w:rsid w:val="007E73FD"/>
    <w:rsid w:val="007F002A"/>
    <w:rsid w:val="007F098F"/>
    <w:rsid w:val="007F231B"/>
    <w:rsid w:val="007F2DA6"/>
    <w:rsid w:val="007F2F4B"/>
    <w:rsid w:val="007F395A"/>
    <w:rsid w:val="007F4CAE"/>
    <w:rsid w:val="007F5A9F"/>
    <w:rsid w:val="007F70BB"/>
    <w:rsid w:val="008006F7"/>
    <w:rsid w:val="008013C4"/>
    <w:rsid w:val="008014B8"/>
    <w:rsid w:val="00801793"/>
    <w:rsid w:val="00801A35"/>
    <w:rsid w:val="008023EF"/>
    <w:rsid w:val="0080368E"/>
    <w:rsid w:val="00803F74"/>
    <w:rsid w:val="0080497E"/>
    <w:rsid w:val="0080583A"/>
    <w:rsid w:val="00805D5F"/>
    <w:rsid w:val="00805F4E"/>
    <w:rsid w:val="00806789"/>
    <w:rsid w:val="008067EA"/>
    <w:rsid w:val="00810E00"/>
    <w:rsid w:val="00812237"/>
    <w:rsid w:val="00813BE4"/>
    <w:rsid w:val="00814C85"/>
    <w:rsid w:val="00814F2F"/>
    <w:rsid w:val="00815737"/>
    <w:rsid w:val="0081708E"/>
    <w:rsid w:val="008176C0"/>
    <w:rsid w:val="00820554"/>
    <w:rsid w:val="00820BDF"/>
    <w:rsid w:val="00821B35"/>
    <w:rsid w:val="0082228C"/>
    <w:rsid w:val="00823267"/>
    <w:rsid w:val="00823677"/>
    <w:rsid w:val="008259BB"/>
    <w:rsid w:val="00826923"/>
    <w:rsid w:val="00826A2A"/>
    <w:rsid w:val="00827FEC"/>
    <w:rsid w:val="00830D73"/>
    <w:rsid w:val="00830FBD"/>
    <w:rsid w:val="00831B44"/>
    <w:rsid w:val="00831E81"/>
    <w:rsid w:val="0083265F"/>
    <w:rsid w:val="00834042"/>
    <w:rsid w:val="00834317"/>
    <w:rsid w:val="008343DB"/>
    <w:rsid w:val="00835F6D"/>
    <w:rsid w:val="00837913"/>
    <w:rsid w:val="00837BB2"/>
    <w:rsid w:val="00840B86"/>
    <w:rsid w:val="00840E63"/>
    <w:rsid w:val="00843D59"/>
    <w:rsid w:val="00843F64"/>
    <w:rsid w:val="008443D8"/>
    <w:rsid w:val="00844786"/>
    <w:rsid w:val="008456C1"/>
    <w:rsid w:val="00845D5A"/>
    <w:rsid w:val="00845D72"/>
    <w:rsid w:val="008470CD"/>
    <w:rsid w:val="00847ACC"/>
    <w:rsid w:val="00847DEB"/>
    <w:rsid w:val="00850CBF"/>
    <w:rsid w:val="008528E6"/>
    <w:rsid w:val="00852D00"/>
    <w:rsid w:val="00855695"/>
    <w:rsid w:val="00855B33"/>
    <w:rsid w:val="00855D87"/>
    <w:rsid w:val="00855DAA"/>
    <w:rsid w:val="00855EE5"/>
    <w:rsid w:val="008565BE"/>
    <w:rsid w:val="00856A7B"/>
    <w:rsid w:val="00856E4A"/>
    <w:rsid w:val="00857DD1"/>
    <w:rsid w:val="00860106"/>
    <w:rsid w:val="008602F0"/>
    <w:rsid w:val="00860324"/>
    <w:rsid w:val="008608B0"/>
    <w:rsid w:val="00861527"/>
    <w:rsid w:val="00861823"/>
    <w:rsid w:val="00862F4D"/>
    <w:rsid w:val="00863CAB"/>
    <w:rsid w:val="0086432C"/>
    <w:rsid w:val="00864F06"/>
    <w:rsid w:val="008661D9"/>
    <w:rsid w:val="0086702F"/>
    <w:rsid w:val="008672A7"/>
    <w:rsid w:val="00867302"/>
    <w:rsid w:val="008676B0"/>
    <w:rsid w:val="00870C06"/>
    <w:rsid w:val="00870D21"/>
    <w:rsid w:val="00872256"/>
    <w:rsid w:val="00872823"/>
    <w:rsid w:val="008748B4"/>
    <w:rsid w:val="00874F00"/>
    <w:rsid w:val="00875410"/>
    <w:rsid w:val="00875C8F"/>
    <w:rsid w:val="00876444"/>
    <w:rsid w:val="008764F8"/>
    <w:rsid w:val="00876C9F"/>
    <w:rsid w:val="00876DA2"/>
    <w:rsid w:val="00876EBC"/>
    <w:rsid w:val="0087760A"/>
    <w:rsid w:val="00877F3D"/>
    <w:rsid w:val="00880958"/>
    <w:rsid w:val="008817F4"/>
    <w:rsid w:val="00881D93"/>
    <w:rsid w:val="00882476"/>
    <w:rsid w:val="00882647"/>
    <w:rsid w:val="00882C1B"/>
    <w:rsid w:val="00884BF6"/>
    <w:rsid w:val="00885B18"/>
    <w:rsid w:val="00885E0C"/>
    <w:rsid w:val="00885EFF"/>
    <w:rsid w:val="00886450"/>
    <w:rsid w:val="008866E4"/>
    <w:rsid w:val="00887273"/>
    <w:rsid w:val="00887BBB"/>
    <w:rsid w:val="00891263"/>
    <w:rsid w:val="00891EA3"/>
    <w:rsid w:val="008920AA"/>
    <w:rsid w:val="00892AA9"/>
    <w:rsid w:val="00892AE2"/>
    <w:rsid w:val="00892B02"/>
    <w:rsid w:val="0089388D"/>
    <w:rsid w:val="00893E9D"/>
    <w:rsid w:val="008942E0"/>
    <w:rsid w:val="00894372"/>
    <w:rsid w:val="008948C8"/>
    <w:rsid w:val="00895562"/>
    <w:rsid w:val="00897724"/>
    <w:rsid w:val="008979F4"/>
    <w:rsid w:val="00897E5B"/>
    <w:rsid w:val="00897F71"/>
    <w:rsid w:val="008A0561"/>
    <w:rsid w:val="008A11DC"/>
    <w:rsid w:val="008A1264"/>
    <w:rsid w:val="008A12AA"/>
    <w:rsid w:val="008A1D43"/>
    <w:rsid w:val="008A31B9"/>
    <w:rsid w:val="008A31FD"/>
    <w:rsid w:val="008A3378"/>
    <w:rsid w:val="008A3EEA"/>
    <w:rsid w:val="008A635F"/>
    <w:rsid w:val="008A730E"/>
    <w:rsid w:val="008A79EB"/>
    <w:rsid w:val="008B0272"/>
    <w:rsid w:val="008B0709"/>
    <w:rsid w:val="008B2201"/>
    <w:rsid w:val="008B24F1"/>
    <w:rsid w:val="008B2D5E"/>
    <w:rsid w:val="008B2FB7"/>
    <w:rsid w:val="008B5168"/>
    <w:rsid w:val="008B6573"/>
    <w:rsid w:val="008B77BD"/>
    <w:rsid w:val="008C073D"/>
    <w:rsid w:val="008C0A2B"/>
    <w:rsid w:val="008C1DC0"/>
    <w:rsid w:val="008C2F92"/>
    <w:rsid w:val="008C3901"/>
    <w:rsid w:val="008C3924"/>
    <w:rsid w:val="008C41B5"/>
    <w:rsid w:val="008C500F"/>
    <w:rsid w:val="008C68C3"/>
    <w:rsid w:val="008C6B3C"/>
    <w:rsid w:val="008C6C95"/>
    <w:rsid w:val="008C7796"/>
    <w:rsid w:val="008D0C38"/>
    <w:rsid w:val="008D0E05"/>
    <w:rsid w:val="008D1608"/>
    <w:rsid w:val="008D183C"/>
    <w:rsid w:val="008D1C14"/>
    <w:rsid w:val="008D1D1A"/>
    <w:rsid w:val="008D22B0"/>
    <w:rsid w:val="008D2A35"/>
    <w:rsid w:val="008D3839"/>
    <w:rsid w:val="008D4246"/>
    <w:rsid w:val="008D52F0"/>
    <w:rsid w:val="008D5F18"/>
    <w:rsid w:val="008D651D"/>
    <w:rsid w:val="008D6534"/>
    <w:rsid w:val="008D6556"/>
    <w:rsid w:val="008D6590"/>
    <w:rsid w:val="008D6CD9"/>
    <w:rsid w:val="008D7053"/>
    <w:rsid w:val="008D795D"/>
    <w:rsid w:val="008D7C3F"/>
    <w:rsid w:val="008D7F58"/>
    <w:rsid w:val="008E0422"/>
    <w:rsid w:val="008E0B62"/>
    <w:rsid w:val="008E1BFB"/>
    <w:rsid w:val="008E1F16"/>
    <w:rsid w:val="008E3404"/>
    <w:rsid w:val="008E39BB"/>
    <w:rsid w:val="008E3C17"/>
    <w:rsid w:val="008E4032"/>
    <w:rsid w:val="008E4B78"/>
    <w:rsid w:val="008E6C6C"/>
    <w:rsid w:val="008E6CF9"/>
    <w:rsid w:val="008E6DDF"/>
    <w:rsid w:val="008E7637"/>
    <w:rsid w:val="008E7D23"/>
    <w:rsid w:val="008F0C42"/>
    <w:rsid w:val="008F1922"/>
    <w:rsid w:val="008F1F87"/>
    <w:rsid w:val="008F2A5C"/>
    <w:rsid w:val="008F51A3"/>
    <w:rsid w:val="008F51EC"/>
    <w:rsid w:val="008F6AFD"/>
    <w:rsid w:val="008F6C69"/>
    <w:rsid w:val="008F7C45"/>
    <w:rsid w:val="0090041F"/>
    <w:rsid w:val="0090133C"/>
    <w:rsid w:val="009021A0"/>
    <w:rsid w:val="009027C8"/>
    <w:rsid w:val="00902CF2"/>
    <w:rsid w:val="009033A2"/>
    <w:rsid w:val="00904159"/>
    <w:rsid w:val="0090423A"/>
    <w:rsid w:val="009046F4"/>
    <w:rsid w:val="00904784"/>
    <w:rsid w:val="00904C91"/>
    <w:rsid w:val="0090578D"/>
    <w:rsid w:val="00905FA5"/>
    <w:rsid w:val="0090626C"/>
    <w:rsid w:val="00906352"/>
    <w:rsid w:val="009071F3"/>
    <w:rsid w:val="0090793C"/>
    <w:rsid w:val="00910248"/>
    <w:rsid w:val="00911D92"/>
    <w:rsid w:val="00912057"/>
    <w:rsid w:val="00912183"/>
    <w:rsid w:val="009121F4"/>
    <w:rsid w:val="0091231F"/>
    <w:rsid w:val="0091271F"/>
    <w:rsid w:val="0091367C"/>
    <w:rsid w:val="009139B2"/>
    <w:rsid w:val="00913F1A"/>
    <w:rsid w:val="00914F16"/>
    <w:rsid w:val="009150B6"/>
    <w:rsid w:val="00915D52"/>
    <w:rsid w:val="00916338"/>
    <w:rsid w:val="0091767E"/>
    <w:rsid w:val="009176BC"/>
    <w:rsid w:val="00917852"/>
    <w:rsid w:val="00920F6B"/>
    <w:rsid w:val="00921074"/>
    <w:rsid w:val="009214FD"/>
    <w:rsid w:val="00921ACB"/>
    <w:rsid w:val="009234BC"/>
    <w:rsid w:val="0092395F"/>
    <w:rsid w:val="0092492D"/>
    <w:rsid w:val="009252C9"/>
    <w:rsid w:val="009301FB"/>
    <w:rsid w:val="00932098"/>
    <w:rsid w:val="009334F5"/>
    <w:rsid w:val="0093533F"/>
    <w:rsid w:val="009353C9"/>
    <w:rsid w:val="00940960"/>
    <w:rsid w:val="0094112D"/>
    <w:rsid w:val="00941581"/>
    <w:rsid w:val="0094282B"/>
    <w:rsid w:val="00942971"/>
    <w:rsid w:val="00943034"/>
    <w:rsid w:val="009457D5"/>
    <w:rsid w:val="00945B2B"/>
    <w:rsid w:val="00946119"/>
    <w:rsid w:val="009462A8"/>
    <w:rsid w:val="00947241"/>
    <w:rsid w:val="0095161F"/>
    <w:rsid w:val="00951B5D"/>
    <w:rsid w:val="0095224E"/>
    <w:rsid w:val="00952556"/>
    <w:rsid w:val="00952B9D"/>
    <w:rsid w:val="00953FCC"/>
    <w:rsid w:val="0095424B"/>
    <w:rsid w:val="0095445D"/>
    <w:rsid w:val="0095459F"/>
    <w:rsid w:val="00954D84"/>
    <w:rsid w:val="009552D7"/>
    <w:rsid w:val="00955712"/>
    <w:rsid w:val="00957DB0"/>
    <w:rsid w:val="009613A2"/>
    <w:rsid w:val="00962551"/>
    <w:rsid w:val="0096263C"/>
    <w:rsid w:val="00963487"/>
    <w:rsid w:val="0096389B"/>
    <w:rsid w:val="0096406C"/>
    <w:rsid w:val="0096447F"/>
    <w:rsid w:val="0096477B"/>
    <w:rsid w:val="00964C00"/>
    <w:rsid w:val="00964F96"/>
    <w:rsid w:val="009657AD"/>
    <w:rsid w:val="0096587C"/>
    <w:rsid w:val="009659FE"/>
    <w:rsid w:val="00965F38"/>
    <w:rsid w:val="009660C1"/>
    <w:rsid w:val="00966B8E"/>
    <w:rsid w:val="009673E7"/>
    <w:rsid w:val="00967693"/>
    <w:rsid w:val="009716E3"/>
    <w:rsid w:val="00971E01"/>
    <w:rsid w:val="00971E22"/>
    <w:rsid w:val="009721B8"/>
    <w:rsid w:val="0097222D"/>
    <w:rsid w:val="009735D2"/>
    <w:rsid w:val="00975852"/>
    <w:rsid w:val="00975BF7"/>
    <w:rsid w:val="009775CE"/>
    <w:rsid w:val="009776AC"/>
    <w:rsid w:val="00977E9C"/>
    <w:rsid w:val="00977EAD"/>
    <w:rsid w:val="0098165B"/>
    <w:rsid w:val="009818AA"/>
    <w:rsid w:val="00983700"/>
    <w:rsid w:val="009841C2"/>
    <w:rsid w:val="00984B16"/>
    <w:rsid w:val="00984CF2"/>
    <w:rsid w:val="00985655"/>
    <w:rsid w:val="00985796"/>
    <w:rsid w:val="00986044"/>
    <w:rsid w:val="00987264"/>
    <w:rsid w:val="0098728A"/>
    <w:rsid w:val="00987B11"/>
    <w:rsid w:val="00990018"/>
    <w:rsid w:val="00990082"/>
    <w:rsid w:val="00990358"/>
    <w:rsid w:val="00990C35"/>
    <w:rsid w:val="00991299"/>
    <w:rsid w:val="0099192A"/>
    <w:rsid w:val="00991952"/>
    <w:rsid w:val="00991BD9"/>
    <w:rsid w:val="00994EB2"/>
    <w:rsid w:val="00995B74"/>
    <w:rsid w:val="00996A21"/>
    <w:rsid w:val="009A0539"/>
    <w:rsid w:val="009A0A6C"/>
    <w:rsid w:val="009A0EF9"/>
    <w:rsid w:val="009A12A4"/>
    <w:rsid w:val="009A1A88"/>
    <w:rsid w:val="009A2AFE"/>
    <w:rsid w:val="009A3800"/>
    <w:rsid w:val="009A41A3"/>
    <w:rsid w:val="009A44C1"/>
    <w:rsid w:val="009A4DEC"/>
    <w:rsid w:val="009A59C7"/>
    <w:rsid w:val="009A5D1D"/>
    <w:rsid w:val="009A6265"/>
    <w:rsid w:val="009A6B89"/>
    <w:rsid w:val="009A7A26"/>
    <w:rsid w:val="009B0674"/>
    <w:rsid w:val="009B1F23"/>
    <w:rsid w:val="009B2416"/>
    <w:rsid w:val="009B2468"/>
    <w:rsid w:val="009B2F15"/>
    <w:rsid w:val="009B54DE"/>
    <w:rsid w:val="009B56EF"/>
    <w:rsid w:val="009C01AE"/>
    <w:rsid w:val="009C0B46"/>
    <w:rsid w:val="009C0CC4"/>
    <w:rsid w:val="009C0FB9"/>
    <w:rsid w:val="009C1107"/>
    <w:rsid w:val="009C14D9"/>
    <w:rsid w:val="009C1B6F"/>
    <w:rsid w:val="009C21A6"/>
    <w:rsid w:val="009C30A0"/>
    <w:rsid w:val="009C315A"/>
    <w:rsid w:val="009C330F"/>
    <w:rsid w:val="009C3348"/>
    <w:rsid w:val="009C4CC3"/>
    <w:rsid w:val="009C58D1"/>
    <w:rsid w:val="009C5962"/>
    <w:rsid w:val="009C6579"/>
    <w:rsid w:val="009C6D5C"/>
    <w:rsid w:val="009C7C00"/>
    <w:rsid w:val="009D040A"/>
    <w:rsid w:val="009D1D8D"/>
    <w:rsid w:val="009D39A3"/>
    <w:rsid w:val="009D3E78"/>
    <w:rsid w:val="009D5356"/>
    <w:rsid w:val="009D5890"/>
    <w:rsid w:val="009D6A31"/>
    <w:rsid w:val="009D7064"/>
    <w:rsid w:val="009D7941"/>
    <w:rsid w:val="009D799C"/>
    <w:rsid w:val="009E00B5"/>
    <w:rsid w:val="009E027F"/>
    <w:rsid w:val="009E0B6E"/>
    <w:rsid w:val="009E17D9"/>
    <w:rsid w:val="009E2A8D"/>
    <w:rsid w:val="009E2F05"/>
    <w:rsid w:val="009E3C35"/>
    <w:rsid w:val="009E4E0E"/>
    <w:rsid w:val="009E61FF"/>
    <w:rsid w:val="009E6BED"/>
    <w:rsid w:val="009E70CB"/>
    <w:rsid w:val="009F089F"/>
    <w:rsid w:val="009F165F"/>
    <w:rsid w:val="009F2666"/>
    <w:rsid w:val="009F2B0C"/>
    <w:rsid w:val="009F2E29"/>
    <w:rsid w:val="009F3344"/>
    <w:rsid w:val="009F3CFF"/>
    <w:rsid w:val="009F5EBB"/>
    <w:rsid w:val="009F7014"/>
    <w:rsid w:val="009F778E"/>
    <w:rsid w:val="009F7E49"/>
    <w:rsid w:val="00A00814"/>
    <w:rsid w:val="00A00965"/>
    <w:rsid w:val="00A00F92"/>
    <w:rsid w:val="00A0185F"/>
    <w:rsid w:val="00A01C1B"/>
    <w:rsid w:val="00A020FC"/>
    <w:rsid w:val="00A025ED"/>
    <w:rsid w:val="00A033CB"/>
    <w:rsid w:val="00A03A74"/>
    <w:rsid w:val="00A0421A"/>
    <w:rsid w:val="00A0522F"/>
    <w:rsid w:val="00A061B6"/>
    <w:rsid w:val="00A0631A"/>
    <w:rsid w:val="00A06F5A"/>
    <w:rsid w:val="00A113C4"/>
    <w:rsid w:val="00A119CB"/>
    <w:rsid w:val="00A12111"/>
    <w:rsid w:val="00A12886"/>
    <w:rsid w:val="00A13575"/>
    <w:rsid w:val="00A146B6"/>
    <w:rsid w:val="00A148F8"/>
    <w:rsid w:val="00A14D19"/>
    <w:rsid w:val="00A15F3D"/>
    <w:rsid w:val="00A163F4"/>
    <w:rsid w:val="00A16C4E"/>
    <w:rsid w:val="00A16D33"/>
    <w:rsid w:val="00A17BE4"/>
    <w:rsid w:val="00A17EA1"/>
    <w:rsid w:val="00A2067C"/>
    <w:rsid w:val="00A20DDA"/>
    <w:rsid w:val="00A212E7"/>
    <w:rsid w:val="00A217F8"/>
    <w:rsid w:val="00A21826"/>
    <w:rsid w:val="00A229F1"/>
    <w:rsid w:val="00A23A85"/>
    <w:rsid w:val="00A25542"/>
    <w:rsid w:val="00A255DA"/>
    <w:rsid w:val="00A26879"/>
    <w:rsid w:val="00A26A96"/>
    <w:rsid w:val="00A27483"/>
    <w:rsid w:val="00A27B0E"/>
    <w:rsid w:val="00A30BBF"/>
    <w:rsid w:val="00A30F29"/>
    <w:rsid w:val="00A316D1"/>
    <w:rsid w:val="00A33944"/>
    <w:rsid w:val="00A33971"/>
    <w:rsid w:val="00A33DDC"/>
    <w:rsid w:val="00A3408B"/>
    <w:rsid w:val="00A34193"/>
    <w:rsid w:val="00A34298"/>
    <w:rsid w:val="00A352EE"/>
    <w:rsid w:val="00A35B7D"/>
    <w:rsid w:val="00A35F82"/>
    <w:rsid w:val="00A36C3A"/>
    <w:rsid w:val="00A3721B"/>
    <w:rsid w:val="00A37492"/>
    <w:rsid w:val="00A3751F"/>
    <w:rsid w:val="00A37675"/>
    <w:rsid w:val="00A40A41"/>
    <w:rsid w:val="00A40C3C"/>
    <w:rsid w:val="00A40ECB"/>
    <w:rsid w:val="00A415FF"/>
    <w:rsid w:val="00A41F33"/>
    <w:rsid w:val="00A42BDF"/>
    <w:rsid w:val="00A4484B"/>
    <w:rsid w:val="00A47CB8"/>
    <w:rsid w:val="00A47EB8"/>
    <w:rsid w:val="00A47FCE"/>
    <w:rsid w:val="00A502A0"/>
    <w:rsid w:val="00A50495"/>
    <w:rsid w:val="00A50B28"/>
    <w:rsid w:val="00A51532"/>
    <w:rsid w:val="00A51CCB"/>
    <w:rsid w:val="00A51D05"/>
    <w:rsid w:val="00A52195"/>
    <w:rsid w:val="00A5275E"/>
    <w:rsid w:val="00A528FA"/>
    <w:rsid w:val="00A5301A"/>
    <w:rsid w:val="00A53461"/>
    <w:rsid w:val="00A536F8"/>
    <w:rsid w:val="00A54AC9"/>
    <w:rsid w:val="00A55153"/>
    <w:rsid w:val="00A558AF"/>
    <w:rsid w:val="00A55BAD"/>
    <w:rsid w:val="00A560EA"/>
    <w:rsid w:val="00A56C53"/>
    <w:rsid w:val="00A575A9"/>
    <w:rsid w:val="00A576A9"/>
    <w:rsid w:val="00A5797D"/>
    <w:rsid w:val="00A60814"/>
    <w:rsid w:val="00A6160C"/>
    <w:rsid w:val="00A61FD6"/>
    <w:rsid w:val="00A620E8"/>
    <w:rsid w:val="00A62373"/>
    <w:rsid w:val="00A63A48"/>
    <w:rsid w:val="00A63EA2"/>
    <w:rsid w:val="00A6439F"/>
    <w:rsid w:val="00A6444B"/>
    <w:rsid w:val="00A648FE"/>
    <w:rsid w:val="00A65E9B"/>
    <w:rsid w:val="00A66AFA"/>
    <w:rsid w:val="00A66EC6"/>
    <w:rsid w:val="00A67DC7"/>
    <w:rsid w:val="00A71390"/>
    <w:rsid w:val="00A72D6A"/>
    <w:rsid w:val="00A72D8A"/>
    <w:rsid w:val="00A73DE9"/>
    <w:rsid w:val="00A74D0C"/>
    <w:rsid w:val="00A75CF0"/>
    <w:rsid w:val="00A762D3"/>
    <w:rsid w:val="00A76AB9"/>
    <w:rsid w:val="00A76D3C"/>
    <w:rsid w:val="00A76DCD"/>
    <w:rsid w:val="00A771CD"/>
    <w:rsid w:val="00A80C8C"/>
    <w:rsid w:val="00A81AC6"/>
    <w:rsid w:val="00A81EA5"/>
    <w:rsid w:val="00A82E9A"/>
    <w:rsid w:val="00A859DB"/>
    <w:rsid w:val="00A866A3"/>
    <w:rsid w:val="00A86B6B"/>
    <w:rsid w:val="00A86CDC"/>
    <w:rsid w:val="00A87241"/>
    <w:rsid w:val="00A877CB"/>
    <w:rsid w:val="00A878C4"/>
    <w:rsid w:val="00A904C3"/>
    <w:rsid w:val="00A91DDE"/>
    <w:rsid w:val="00A92294"/>
    <w:rsid w:val="00A93051"/>
    <w:rsid w:val="00A93582"/>
    <w:rsid w:val="00A937A1"/>
    <w:rsid w:val="00A93B13"/>
    <w:rsid w:val="00A94B5A"/>
    <w:rsid w:val="00A9517B"/>
    <w:rsid w:val="00A953AC"/>
    <w:rsid w:val="00A95435"/>
    <w:rsid w:val="00A956FA"/>
    <w:rsid w:val="00A973C6"/>
    <w:rsid w:val="00AA15A2"/>
    <w:rsid w:val="00AA15AC"/>
    <w:rsid w:val="00AA1A83"/>
    <w:rsid w:val="00AA3058"/>
    <w:rsid w:val="00AA3B14"/>
    <w:rsid w:val="00AA4383"/>
    <w:rsid w:val="00AA47A4"/>
    <w:rsid w:val="00AA495B"/>
    <w:rsid w:val="00AA5F44"/>
    <w:rsid w:val="00AA6AAC"/>
    <w:rsid w:val="00AA6F3A"/>
    <w:rsid w:val="00AA7CC7"/>
    <w:rsid w:val="00AA7D58"/>
    <w:rsid w:val="00AB0804"/>
    <w:rsid w:val="00AB1D26"/>
    <w:rsid w:val="00AB1E8B"/>
    <w:rsid w:val="00AB22AF"/>
    <w:rsid w:val="00AB2EA5"/>
    <w:rsid w:val="00AB3EF0"/>
    <w:rsid w:val="00AB498E"/>
    <w:rsid w:val="00AB4A01"/>
    <w:rsid w:val="00AB5F3C"/>
    <w:rsid w:val="00AB6EB5"/>
    <w:rsid w:val="00AB73F6"/>
    <w:rsid w:val="00AB7843"/>
    <w:rsid w:val="00AB7D3A"/>
    <w:rsid w:val="00AC1417"/>
    <w:rsid w:val="00AC4148"/>
    <w:rsid w:val="00AC4532"/>
    <w:rsid w:val="00AC5203"/>
    <w:rsid w:val="00AC568B"/>
    <w:rsid w:val="00AC5E10"/>
    <w:rsid w:val="00AC62B2"/>
    <w:rsid w:val="00AC678F"/>
    <w:rsid w:val="00AC6EA0"/>
    <w:rsid w:val="00AC756A"/>
    <w:rsid w:val="00AC76D2"/>
    <w:rsid w:val="00AC7945"/>
    <w:rsid w:val="00AD0DFF"/>
    <w:rsid w:val="00AD27DC"/>
    <w:rsid w:val="00AD49D8"/>
    <w:rsid w:val="00AD4E48"/>
    <w:rsid w:val="00AD62F5"/>
    <w:rsid w:val="00AD66B8"/>
    <w:rsid w:val="00AD6A7C"/>
    <w:rsid w:val="00AD767A"/>
    <w:rsid w:val="00AD7A6E"/>
    <w:rsid w:val="00AE0014"/>
    <w:rsid w:val="00AE02EC"/>
    <w:rsid w:val="00AE0460"/>
    <w:rsid w:val="00AE0A4B"/>
    <w:rsid w:val="00AE0CD8"/>
    <w:rsid w:val="00AE10FA"/>
    <w:rsid w:val="00AE1633"/>
    <w:rsid w:val="00AE21B2"/>
    <w:rsid w:val="00AE2358"/>
    <w:rsid w:val="00AE3863"/>
    <w:rsid w:val="00AE476E"/>
    <w:rsid w:val="00AE5127"/>
    <w:rsid w:val="00AE51A3"/>
    <w:rsid w:val="00AE5530"/>
    <w:rsid w:val="00AE55AD"/>
    <w:rsid w:val="00AE5EC4"/>
    <w:rsid w:val="00AE79E4"/>
    <w:rsid w:val="00AF037F"/>
    <w:rsid w:val="00AF0F04"/>
    <w:rsid w:val="00AF0FE5"/>
    <w:rsid w:val="00AF131D"/>
    <w:rsid w:val="00AF16FF"/>
    <w:rsid w:val="00AF1A66"/>
    <w:rsid w:val="00AF279C"/>
    <w:rsid w:val="00AF2AAA"/>
    <w:rsid w:val="00AF2FC2"/>
    <w:rsid w:val="00AF2FF6"/>
    <w:rsid w:val="00AF35D7"/>
    <w:rsid w:val="00AF400C"/>
    <w:rsid w:val="00AF47AC"/>
    <w:rsid w:val="00B0062E"/>
    <w:rsid w:val="00B011BE"/>
    <w:rsid w:val="00B01439"/>
    <w:rsid w:val="00B022AC"/>
    <w:rsid w:val="00B02738"/>
    <w:rsid w:val="00B03FAD"/>
    <w:rsid w:val="00B0466C"/>
    <w:rsid w:val="00B04BEB"/>
    <w:rsid w:val="00B06BC0"/>
    <w:rsid w:val="00B06D8E"/>
    <w:rsid w:val="00B0739A"/>
    <w:rsid w:val="00B07880"/>
    <w:rsid w:val="00B07F0E"/>
    <w:rsid w:val="00B11ADC"/>
    <w:rsid w:val="00B123C5"/>
    <w:rsid w:val="00B129E8"/>
    <w:rsid w:val="00B12A9E"/>
    <w:rsid w:val="00B12F77"/>
    <w:rsid w:val="00B13D0C"/>
    <w:rsid w:val="00B14280"/>
    <w:rsid w:val="00B14662"/>
    <w:rsid w:val="00B152EA"/>
    <w:rsid w:val="00B15455"/>
    <w:rsid w:val="00B1669B"/>
    <w:rsid w:val="00B17C07"/>
    <w:rsid w:val="00B20A63"/>
    <w:rsid w:val="00B20CC8"/>
    <w:rsid w:val="00B21843"/>
    <w:rsid w:val="00B21BD4"/>
    <w:rsid w:val="00B250CE"/>
    <w:rsid w:val="00B264D5"/>
    <w:rsid w:val="00B271DD"/>
    <w:rsid w:val="00B27483"/>
    <w:rsid w:val="00B3003B"/>
    <w:rsid w:val="00B30488"/>
    <w:rsid w:val="00B30B41"/>
    <w:rsid w:val="00B30FEB"/>
    <w:rsid w:val="00B3406B"/>
    <w:rsid w:val="00B353BC"/>
    <w:rsid w:val="00B35459"/>
    <w:rsid w:val="00B3584A"/>
    <w:rsid w:val="00B362F7"/>
    <w:rsid w:val="00B363DA"/>
    <w:rsid w:val="00B36642"/>
    <w:rsid w:val="00B4099A"/>
    <w:rsid w:val="00B4160F"/>
    <w:rsid w:val="00B42BAD"/>
    <w:rsid w:val="00B42FA5"/>
    <w:rsid w:val="00B437CD"/>
    <w:rsid w:val="00B4386E"/>
    <w:rsid w:val="00B45C51"/>
    <w:rsid w:val="00B46307"/>
    <w:rsid w:val="00B46FFB"/>
    <w:rsid w:val="00B472FA"/>
    <w:rsid w:val="00B475E3"/>
    <w:rsid w:val="00B5008D"/>
    <w:rsid w:val="00B50573"/>
    <w:rsid w:val="00B50E0F"/>
    <w:rsid w:val="00B51B28"/>
    <w:rsid w:val="00B527E9"/>
    <w:rsid w:val="00B5343C"/>
    <w:rsid w:val="00B54E69"/>
    <w:rsid w:val="00B55637"/>
    <w:rsid w:val="00B57597"/>
    <w:rsid w:val="00B60F90"/>
    <w:rsid w:val="00B615F6"/>
    <w:rsid w:val="00B617C3"/>
    <w:rsid w:val="00B61CC3"/>
    <w:rsid w:val="00B6281B"/>
    <w:rsid w:val="00B63EC8"/>
    <w:rsid w:val="00B6550C"/>
    <w:rsid w:val="00B6590B"/>
    <w:rsid w:val="00B66A56"/>
    <w:rsid w:val="00B66BC8"/>
    <w:rsid w:val="00B715AF"/>
    <w:rsid w:val="00B71612"/>
    <w:rsid w:val="00B71678"/>
    <w:rsid w:val="00B71938"/>
    <w:rsid w:val="00B71DF6"/>
    <w:rsid w:val="00B723DF"/>
    <w:rsid w:val="00B7339A"/>
    <w:rsid w:val="00B73A1B"/>
    <w:rsid w:val="00B75609"/>
    <w:rsid w:val="00B76498"/>
    <w:rsid w:val="00B77C14"/>
    <w:rsid w:val="00B801A1"/>
    <w:rsid w:val="00B8069A"/>
    <w:rsid w:val="00B807E1"/>
    <w:rsid w:val="00B81665"/>
    <w:rsid w:val="00B81D2D"/>
    <w:rsid w:val="00B8283A"/>
    <w:rsid w:val="00B83571"/>
    <w:rsid w:val="00B83617"/>
    <w:rsid w:val="00B83D9E"/>
    <w:rsid w:val="00B83E89"/>
    <w:rsid w:val="00B84708"/>
    <w:rsid w:val="00B84DB5"/>
    <w:rsid w:val="00B86A23"/>
    <w:rsid w:val="00B8791D"/>
    <w:rsid w:val="00B90933"/>
    <w:rsid w:val="00B90C68"/>
    <w:rsid w:val="00B90D21"/>
    <w:rsid w:val="00B910AE"/>
    <w:rsid w:val="00B916CF"/>
    <w:rsid w:val="00B92A78"/>
    <w:rsid w:val="00B93E42"/>
    <w:rsid w:val="00B93E48"/>
    <w:rsid w:val="00B94CA2"/>
    <w:rsid w:val="00B94D8F"/>
    <w:rsid w:val="00B9631C"/>
    <w:rsid w:val="00B96343"/>
    <w:rsid w:val="00B977DB"/>
    <w:rsid w:val="00BA0929"/>
    <w:rsid w:val="00BA0952"/>
    <w:rsid w:val="00BA0BE1"/>
    <w:rsid w:val="00BA46C6"/>
    <w:rsid w:val="00BA48B4"/>
    <w:rsid w:val="00BA4BC8"/>
    <w:rsid w:val="00BA4BFB"/>
    <w:rsid w:val="00BA5080"/>
    <w:rsid w:val="00BA6E7A"/>
    <w:rsid w:val="00BA707D"/>
    <w:rsid w:val="00BB050E"/>
    <w:rsid w:val="00BB070F"/>
    <w:rsid w:val="00BB0BD8"/>
    <w:rsid w:val="00BB1A05"/>
    <w:rsid w:val="00BB1BF2"/>
    <w:rsid w:val="00BB244B"/>
    <w:rsid w:val="00BB2BD4"/>
    <w:rsid w:val="00BB38E0"/>
    <w:rsid w:val="00BB4862"/>
    <w:rsid w:val="00BB4892"/>
    <w:rsid w:val="00BB542C"/>
    <w:rsid w:val="00BB5ECC"/>
    <w:rsid w:val="00BB5F30"/>
    <w:rsid w:val="00BB631B"/>
    <w:rsid w:val="00BB79DC"/>
    <w:rsid w:val="00BC0BFF"/>
    <w:rsid w:val="00BC202C"/>
    <w:rsid w:val="00BC2203"/>
    <w:rsid w:val="00BC3CFB"/>
    <w:rsid w:val="00BC42BF"/>
    <w:rsid w:val="00BC4498"/>
    <w:rsid w:val="00BC45BE"/>
    <w:rsid w:val="00BC4FC6"/>
    <w:rsid w:val="00BC522D"/>
    <w:rsid w:val="00BC5500"/>
    <w:rsid w:val="00BC59E4"/>
    <w:rsid w:val="00BC5EE4"/>
    <w:rsid w:val="00BC6BE0"/>
    <w:rsid w:val="00BD0594"/>
    <w:rsid w:val="00BD087D"/>
    <w:rsid w:val="00BD2095"/>
    <w:rsid w:val="00BD2257"/>
    <w:rsid w:val="00BD29F1"/>
    <w:rsid w:val="00BD30E0"/>
    <w:rsid w:val="00BD3129"/>
    <w:rsid w:val="00BD44D6"/>
    <w:rsid w:val="00BD53A6"/>
    <w:rsid w:val="00BD5DCE"/>
    <w:rsid w:val="00BD767D"/>
    <w:rsid w:val="00BE018E"/>
    <w:rsid w:val="00BE0351"/>
    <w:rsid w:val="00BE0A44"/>
    <w:rsid w:val="00BE0B2A"/>
    <w:rsid w:val="00BE10E6"/>
    <w:rsid w:val="00BE14D9"/>
    <w:rsid w:val="00BE1A46"/>
    <w:rsid w:val="00BE1A9F"/>
    <w:rsid w:val="00BE36C6"/>
    <w:rsid w:val="00BE3826"/>
    <w:rsid w:val="00BE38F1"/>
    <w:rsid w:val="00BE3D99"/>
    <w:rsid w:val="00BE4422"/>
    <w:rsid w:val="00BE4F29"/>
    <w:rsid w:val="00BE52A8"/>
    <w:rsid w:val="00BE535E"/>
    <w:rsid w:val="00BE6741"/>
    <w:rsid w:val="00BE6FCE"/>
    <w:rsid w:val="00BE794B"/>
    <w:rsid w:val="00BE7B7A"/>
    <w:rsid w:val="00BF0113"/>
    <w:rsid w:val="00BF0561"/>
    <w:rsid w:val="00BF05EA"/>
    <w:rsid w:val="00BF09CD"/>
    <w:rsid w:val="00BF0B7F"/>
    <w:rsid w:val="00BF0C80"/>
    <w:rsid w:val="00BF1C5F"/>
    <w:rsid w:val="00BF34D5"/>
    <w:rsid w:val="00BF49D3"/>
    <w:rsid w:val="00BF6C8A"/>
    <w:rsid w:val="00C00D3C"/>
    <w:rsid w:val="00C00F32"/>
    <w:rsid w:val="00C01334"/>
    <w:rsid w:val="00C01738"/>
    <w:rsid w:val="00C01B0B"/>
    <w:rsid w:val="00C01C0A"/>
    <w:rsid w:val="00C01F9B"/>
    <w:rsid w:val="00C02509"/>
    <w:rsid w:val="00C02D41"/>
    <w:rsid w:val="00C03AC7"/>
    <w:rsid w:val="00C04383"/>
    <w:rsid w:val="00C046BE"/>
    <w:rsid w:val="00C04C8E"/>
    <w:rsid w:val="00C0525B"/>
    <w:rsid w:val="00C060A7"/>
    <w:rsid w:val="00C06C96"/>
    <w:rsid w:val="00C06F4D"/>
    <w:rsid w:val="00C06FF0"/>
    <w:rsid w:val="00C10157"/>
    <w:rsid w:val="00C10B49"/>
    <w:rsid w:val="00C10B61"/>
    <w:rsid w:val="00C10C86"/>
    <w:rsid w:val="00C11918"/>
    <w:rsid w:val="00C11AD6"/>
    <w:rsid w:val="00C11B55"/>
    <w:rsid w:val="00C11D5C"/>
    <w:rsid w:val="00C126D5"/>
    <w:rsid w:val="00C13279"/>
    <w:rsid w:val="00C13294"/>
    <w:rsid w:val="00C13357"/>
    <w:rsid w:val="00C1340D"/>
    <w:rsid w:val="00C1410F"/>
    <w:rsid w:val="00C1453B"/>
    <w:rsid w:val="00C14F5F"/>
    <w:rsid w:val="00C153CB"/>
    <w:rsid w:val="00C16858"/>
    <w:rsid w:val="00C17B76"/>
    <w:rsid w:val="00C200D6"/>
    <w:rsid w:val="00C203BB"/>
    <w:rsid w:val="00C20708"/>
    <w:rsid w:val="00C21F2A"/>
    <w:rsid w:val="00C22067"/>
    <w:rsid w:val="00C2228E"/>
    <w:rsid w:val="00C22641"/>
    <w:rsid w:val="00C226FC"/>
    <w:rsid w:val="00C2321E"/>
    <w:rsid w:val="00C2369E"/>
    <w:rsid w:val="00C24E0F"/>
    <w:rsid w:val="00C2506F"/>
    <w:rsid w:val="00C25F31"/>
    <w:rsid w:val="00C26A66"/>
    <w:rsid w:val="00C325E7"/>
    <w:rsid w:val="00C32BEF"/>
    <w:rsid w:val="00C336FA"/>
    <w:rsid w:val="00C339D8"/>
    <w:rsid w:val="00C33BC6"/>
    <w:rsid w:val="00C34976"/>
    <w:rsid w:val="00C34A1A"/>
    <w:rsid w:val="00C350CA"/>
    <w:rsid w:val="00C36513"/>
    <w:rsid w:val="00C37A53"/>
    <w:rsid w:val="00C400B8"/>
    <w:rsid w:val="00C400F8"/>
    <w:rsid w:val="00C405C2"/>
    <w:rsid w:val="00C443BB"/>
    <w:rsid w:val="00C4462C"/>
    <w:rsid w:val="00C45AE9"/>
    <w:rsid w:val="00C45BF7"/>
    <w:rsid w:val="00C46568"/>
    <w:rsid w:val="00C46708"/>
    <w:rsid w:val="00C46B60"/>
    <w:rsid w:val="00C47C89"/>
    <w:rsid w:val="00C47CCD"/>
    <w:rsid w:val="00C510BD"/>
    <w:rsid w:val="00C51D26"/>
    <w:rsid w:val="00C51F29"/>
    <w:rsid w:val="00C52183"/>
    <w:rsid w:val="00C53435"/>
    <w:rsid w:val="00C53F04"/>
    <w:rsid w:val="00C5457C"/>
    <w:rsid w:val="00C546D0"/>
    <w:rsid w:val="00C54D3E"/>
    <w:rsid w:val="00C55A3F"/>
    <w:rsid w:val="00C567BB"/>
    <w:rsid w:val="00C5778F"/>
    <w:rsid w:val="00C605FD"/>
    <w:rsid w:val="00C61987"/>
    <w:rsid w:val="00C619F8"/>
    <w:rsid w:val="00C61E43"/>
    <w:rsid w:val="00C635E8"/>
    <w:rsid w:val="00C63806"/>
    <w:rsid w:val="00C63BF6"/>
    <w:rsid w:val="00C64590"/>
    <w:rsid w:val="00C648BA"/>
    <w:rsid w:val="00C64A5D"/>
    <w:rsid w:val="00C66072"/>
    <w:rsid w:val="00C663FB"/>
    <w:rsid w:val="00C707D4"/>
    <w:rsid w:val="00C716A5"/>
    <w:rsid w:val="00C716C3"/>
    <w:rsid w:val="00C71D58"/>
    <w:rsid w:val="00C7241F"/>
    <w:rsid w:val="00C737CA"/>
    <w:rsid w:val="00C74CD6"/>
    <w:rsid w:val="00C750A2"/>
    <w:rsid w:val="00C764BE"/>
    <w:rsid w:val="00C76CAB"/>
    <w:rsid w:val="00C77621"/>
    <w:rsid w:val="00C80C4C"/>
    <w:rsid w:val="00C81C5E"/>
    <w:rsid w:val="00C82285"/>
    <w:rsid w:val="00C83754"/>
    <w:rsid w:val="00C83985"/>
    <w:rsid w:val="00C83C8D"/>
    <w:rsid w:val="00C83E82"/>
    <w:rsid w:val="00C844C4"/>
    <w:rsid w:val="00C849E9"/>
    <w:rsid w:val="00C850B6"/>
    <w:rsid w:val="00C87E72"/>
    <w:rsid w:val="00C901D6"/>
    <w:rsid w:val="00C9036E"/>
    <w:rsid w:val="00C91BA5"/>
    <w:rsid w:val="00C92413"/>
    <w:rsid w:val="00C925FB"/>
    <w:rsid w:val="00C929BE"/>
    <w:rsid w:val="00C935EC"/>
    <w:rsid w:val="00C9429A"/>
    <w:rsid w:val="00C950D6"/>
    <w:rsid w:val="00C9535D"/>
    <w:rsid w:val="00C9641F"/>
    <w:rsid w:val="00C96A3A"/>
    <w:rsid w:val="00C977DF"/>
    <w:rsid w:val="00C97E00"/>
    <w:rsid w:val="00CA0294"/>
    <w:rsid w:val="00CA12E2"/>
    <w:rsid w:val="00CA1E5E"/>
    <w:rsid w:val="00CA1ECC"/>
    <w:rsid w:val="00CA251F"/>
    <w:rsid w:val="00CA2D8C"/>
    <w:rsid w:val="00CA362C"/>
    <w:rsid w:val="00CB095F"/>
    <w:rsid w:val="00CB11A6"/>
    <w:rsid w:val="00CB229F"/>
    <w:rsid w:val="00CB2CDD"/>
    <w:rsid w:val="00CB2E2C"/>
    <w:rsid w:val="00CB35FC"/>
    <w:rsid w:val="00CB362E"/>
    <w:rsid w:val="00CB58CA"/>
    <w:rsid w:val="00CB5E74"/>
    <w:rsid w:val="00CB606E"/>
    <w:rsid w:val="00CB6ECB"/>
    <w:rsid w:val="00CB76B7"/>
    <w:rsid w:val="00CC06DF"/>
    <w:rsid w:val="00CC0894"/>
    <w:rsid w:val="00CC09CF"/>
    <w:rsid w:val="00CC0B38"/>
    <w:rsid w:val="00CC0F7E"/>
    <w:rsid w:val="00CC1143"/>
    <w:rsid w:val="00CC2203"/>
    <w:rsid w:val="00CC240A"/>
    <w:rsid w:val="00CC2475"/>
    <w:rsid w:val="00CC2F1C"/>
    <w:rsid w:val="00CC2FFA"/>
    <w:rsid w:val="00CC381C"/>
    <w:rsid w:val="00CC3A92"/>
    <w:rsid w:val="00CC4063"/>
    <w:rsid w:val="00CC4CE0"/>
    <w:rsid w:val="00CC5C3A"/>
    <w:rsid w:val="00CC6316"/>
    <w:rsid w:val="00CC7D96"/>
    <w:rsid w:val="00CD0DF3"/>
    <w:rsid w:val="00CD0F85"/>
    <w:rsid w:val="00CD2052"/>
    <w:rsid w:val="00CD320A"/>
    <w:rsid w:val="00CD33B0"/>
    <w:rsid w:val="00CD3897"/>
    <w:rsid w:val="00CD3DB2"/>
    <w:rsid w:val="00CD3F83"/>
    <w:rsid w:val="00CD45D7"/>
    <w:rsid w:val="00CD5D40"/>
    <w:rsid w:val="00CD5EC7"/>
    <w:rsid w:val="00CD6CF3"/>
    <w:rsid w:val="00CD7160"/>
    <w:rsid w:val="00CD7888"/>
    <w:rsid w:val="00CD7C1B"/>
    <w:rsid w:val="00CE00A5"/>
    <w:rsid w:val="00CE011E"/>
    <w:rsid w:val="00CE0297"/>
    <w:rsid w:val="00CE0D5A"/>
    <w:rsid w:val="00CE1078"/>
    <w:rsid w:val="00CE1A57"/>
    <w:rsid w:val="00CE1EEA"/>
    <w:rsid w:val="00CE28E3"/>
    <w:rsid w:val="00CE2A75"/>
    <w:rsid w:val="00CE2C7A"/>
    <w:rsid w:val="00CE33CE"/>
    <w:rsid w:val="00CE3575"/>
    <w:rsid w:val="00CE4D4D"/>
    <w:rsid w:val="00CE5DF9"/>
    <w:rsid w:val="00CE6137"/>
    <w:rsid w:val="00CE6DA1"/>
    <w:rsid w:val="00CF0361"/>
    <w:rsid w:val="00CF0D87"/>
    <w:rsid w:val="00CF1065"/>
    <w:rsid w:val="00CF112F"/>
    <w:rsid w:val="00CF1CA2"/>
    <w:rsid w:val="00CF2600"/>
    <w:rsid w:val="00CF2A37"/>
    <w:rsid w:val="00CF4E99"/>
    <w:rsid w:val="00CF5925"/>
    <w:rsid w:val="00CF6331"/>
    <w:rsid w:val="00CF7B8C"/>
    <w:rsid w:val="00CF7EB8"/>
    <w:rsid w:val="00D02BCE"/>
    <w:rsid w:val="00D0373B"/>
    <w:rsid w:val="00D04124"/>
    <w:rsid w:val="00D0501C"/>
    <w:rsid w:val="00D05225"/>
    <w:rsid w:val="00D0607B"/>
    <w:rsid w:val="00D06829"/>
    <w:rsid w:val="00D068AD"/>
    <w:rsid w:val="00D07195"/>
    <w:rsid w:val="00D07B0F"/>
    <w:rsid w:val="00D07CEC"/>
    <w:rsid w:val="00D10A28"/>
    <w:rsid w:val="00D12981"/>
    <w:rsid w:val="00D13444"/>
    <w:rsid w:val="00D1626F"/>
    <w:rsid w:val="00D164CB"/>
    <w:rsid w:val="00D17B49"/>
    <w:rsid w:val="00D17F55"/>
    <w:rsid w:val="00D202F9"/>
    <w:rsid w:val="00D2188B"/>
    <w:rsid w:val="00D21B7F"/>
    <w:rsid w:val="00D2376C"/>
    <w:rsid w:val="00D23A65"/>
    <w:rsid w:val="00D23F68"/>
    <w:rsid w:val="00D24D04"/>
    <w:rsid w:val="00D269B4"/>
    <w:rsid w:val="00D2710E"/>
    <w:rsid w:val="00D27A58"/>
    <w:rsid w:val="00D27EEF"/>
    <w:rsid w:val="00D30173"/>
    <w:rsid w:val="00D30483"/>
    <w:rsid w:val="00D307CA"/>
    <w:rsid w:val="00D31776"/>
    <w:rsid w:val="00D3177E"/>
    <w:rsid w:val="00D31798"/>
    <w:rsid w:val="00D3428C"/>
    <w:rsid w:val="00D34B94"/>
    <w:rsid w:val="00D353AD"/>
    <w:rsid w:val="00D367BE"/>
    <w:rsid w:val="00D371C5"/>
    <w:rsid w:val="00D40115"/>
    <w:rsid w:val="00D407B0"/>
    <w:rsid w:val="00D417A8"/>
    <w:rsid w:val="00D41E2C"/>
    <w:rsid w:val="00D41FE5"/>
    <w:rsid w:val="00D43F2E"/>
    <w:rsid w:val="00D442F5"/>
    <w:rsid w:val="00D44A3A"/>
    <w:rsid w:val="00D44D80"/>
    <w:rsid w:val="00D4510D"/>
    <w:rsid w:val="00D452AE"/>
    <w:rsid w:val="00D4542E"/>
    <w:rsid w:val="00D4566A"/>
    <w:rsid w:val="00D47AB6"/>
    <w:rsid w:val="00D47D15"/>
    <w:rsid w:val="00D50A4E"/>
    <w:rsid w:val="00D516A3"/>
    <w:rsid w:val="00D51C43"/>
    <w:rsid w:val="00D52BF9"/>
    <w:rsid w:val="00D52FDD"/>
    <w:rsid w:val="00D53EF2"/>
    <w:rsid w:val="00D54E9E"/>
    <w:rsid w:val="00D55531"/>
    <w:rsid w:val="00D55725"/>
    <w:rsid w:val="00D55D9D"/>
    <w:rsid w:val="00D56083"/>
    <w:rsid w:val="00D574D1"/>
    <w:rsid w:val="00D609D7"/>
    <w:rsid w:val="00D61FE0"/>
    <w:rsid w:val="00D62751"/>
    <w:rsid w:val="00D62F77"/>
    <w:rsid w:val="00D641AF"/>
    <w:rsid w:val="00D65007"/>
    <w:rsid w:val="00D65283"/>
    <w:rsid w:val="00D6577D"/>
    <w:rsid w:val="00D66CF4"/>
    <w:rsid w:val="00D705BD"/>
    <w:rsid w:val="00D707E2"/>
    <w:rsid w:val="00D70FF4"/>
    <w:rsid w:val="00D7232E"/>
    <w:rsid w:val="00D72378"/>
    <w:rsid w:val="00D72753"/>
    <w:rsid w:val="00D7277E"/>
    <w:rsid w:val="00D72AB7"/>
    <w:rsid w:val="00D73400"/>
    <w:rsid w:val="00D734F6"/>
    <w:rsid w:val="00D737D2"/>
    <w:rsid w:val="00D74397"/>
    <w:rsid w:val="00D748C8"/>
    <w:rsid w:val="00D74CE6"/>
    <w:rsid w:val="00D75813"/>
    <w:rsid w:val="00D75EDE"/>
    <w:rsid w:val="00D7623A"/>
    <w:rsid w:val="00D76465"/>
    <w:rsid w:val="00D808D7"/>
    <w:rsid w:val="00D80BC9"/>
    <w:rsid w:val="00D81AAC"/>
    <w:rsid w:val="00D82040"/>
    <w:rsid w:val="00D82125"/>
    <w:rsid w:val="00D8286E"/>
    <w:rsid w:val="00D82FA1"/>
    <w:rsid w:val="00D84C9A"/>
    <w:rsid w:val="00D84E61"/>
    <w:rsid w:val="00D84F30"/>
    <w:rsid w:val="00D85E32"/>
    <w:rsid w:val="00D86E1B"/>
    <w:rsid w:val="00D87697"/>
    <w:rsid w:val="00D902E3"/>
    <w:rsid w:val="00D90876"/>
    <w:rsid w:val="00D93D76"/>
    <w:rsid w:val="00D93E65"/>
    <w:rsid w:val="00D93EB2"/>
    <w:rsid w:val="00D942A4"/>
    <w:rsid w:val="00D942F2"/>
    <w:rsid w:val="00D94A10"/>
    <w:rsid w:val="00D94CA4"/>
    <w:rsid w:val="00D96901"/>
    <w:rsid w:val="00D96E90"/>
    <w:rsid w:val="00D975DC"/>
    <w:rsid w:val="00D97A7C"/>
    <w:rsid w:val="00DA21B8"/>
    <w:rsid w:val="00DA297E"/>
    <w:rsid w:val="00DA3950"/>
    <w:rsid w:val="00DA4E48"/>
    <w:rsid w:val="00DA66AF"/>
    <w:rsid w:val="00DB2939"/>
    <w:rsid w:val="00DB475B"/>
    <w:rsid w:val="00DB61B9"/>
    <w:rsid w:val="00DB6D2A"/>
    <w:rsid w:val="00DC3B0A"/>
    <w:rsid w:val="00DC43E9"/>
    <w:rsid w:val="00DC4E6E"/>
    <w:rsid w:val="00DC5D30"/>
    <w:rsid w:val="00DC6EAC"/>
    <w:rsid w:val="00DD00B0"/>
    <w:rsid w:val="00DD12E8"/>
    <w:rsid w:val="00DD146E"/>
    <w:rsid w:val="00DD1942"/>
    <w:rsid w:val="00DD21A3"/>
    <w:rsid w:val="00DD4068"/>
    <w:rsid w:val="00DD4B85"/>
    <w:rsid w:val="00DD51FF"/>
    <w:rsid w:val="00DD5E9C"/>
    <w:rsid w:val="00DD6678"/>
    <w:rsid w:val="00DD792D"/>
    <w:rsid w:val="00DD7B0B"/>
    <w:rsid w:val="00DE0242"/>
    <w:rsid w:val="00DE0F9F"/>
    <w:rsid w:val="00DE12C7"/>
    <w:rsid w:val="00DE1780"/>
    <w:rsid w:val="00DE1A4F"/>
    <w:rsid w:val="00DE2927"/>
    <w:rsid w:val="00DE3393"/>
    <w:rsid w:val="00DE3EBB"/>
    <w:rsid w:val="00DE425C"/>
    <w:rsid w:val="00DE5680"/>
    <w:rsid w:val="00DE5BA9"/>
    <w:rsid w:val="00DE5E04"/>
    <w:rsid w:val="00DE6CDD"/>
    <w:rsid w:val="00DE7D82"/>
    <w:rsid w:val="00DE7DB9"/>
    <w:rsid w:val="00DE7E4C"/>
    <w:rsid w:val="00DF06A1"/>
    <w:rsid w:val="00DF427C"/>
    <w:rsid w:val="00DF49FF"/>
    <w:rsid w:val="00DF4BB8"/>
    <w:rsid w:val="00DF4C1A"/>
    <w:rsid w:val="00DF4F4B"/>
    <w:rsid w:val="00DF5081"/>
    <w:rsid w:val="00DF576F"/>
    <w:rsid w:val="00DF6131"/>
    <w:rsid w:val="00DF63E8"/>
    <w:rsid w:val="00DF78D3"/>
    <w:rsid w:val="00DF7A3B"/>
    <w:rsid w:val="00E004D6"/>
    <w:rsid w:val="00E00D85"/>
    <w:rsid w:val="00E0186F"/>
    <w:rsid w:val="00E01DD6"/>
    <w:rsid w:val="00E02D53"/>
    <w:rsid w:val="00E03330"/>
    <w:rsid w:val="00E03925"/>
    <w:rsid w:val="00E03B4F"/>
    <w:rsid w:val="00E04258"/>
    <w:rsid w:val="00E108BA"/>
    <w:rsid w:val="00E109D1"/>
    <w:rsid w:val="00E10BB1"/>
    <w:rsid w:val="00E11CDB"/>
    <w:rsid w:val="00E11E32"/>
    <w:rsid w:val="00E120AB"/>
    <w:rsid w:val="00E12FC3"/>
    <w:rsid w:val="00E132BA"/>
    <w:rsid w:val="00E13E38"/>
    <w:rsid w:val="00E165B9"/>
    <w:rsid w:val="00E20396"/>
    <w:rsid w:val="00E21AD1"/>
    <w:rsid w:val="00E21BB2"/>
    <w:rsid w:val="00E22454"/>
    <w:rsid w:val="00E22B14"/>
    <w:rsid w:val="00E23551"/>
    <w:rsid w:val="00E23F23"/>
    <w:rsid w:val="00E24041"/>
    <w:rsid w:val="00E26042"/>
    <w:rsid w:val="00E26727"/>
    <w:rsid w:val="00E267F6"/>
    <w:rsid w:val="00E270BD"/>
    <w:rsid w:val="00E27284"/>
    <w:rsid w:val="00E27BC3"/>
    <w:rsid w:val="00E27EAA"/>
    <w:rsid w:val="00E27FE6"/>
    <w:rsid w:val="00E27FEF"/>
    <w:rsid w:val="00E307EE"/>
    <w:rsid w:val="00E30806"/>
    <w:rsid w:val="00E31404"/>
    <w:rsid w:val="00E31B8E"/>
    <w:rsid w:val="00E3240C"/>
    <w:rsid w:val="00E3265E"/>
    <w:rsid w:val="00E32D06"/>
    <w:rsid w:val="00E3368A"/>
    <w:rsid w:val="00E34597"/>
    <w:rsid w:val="00E34BE9"/>
    <w:rsid w:val="00E352EB"/>
    <w:rsid w:val="00E35327"/>
    <w:rsid w:val="00E35349"/>
    <w:rsid w:val="00E357B2"/>
    <w:rsid w:val="00E35E35"/>
    <w:rsid w:val="00E36EC7"/>
    <w:rsid w:val="00E372B6"/>
    <w:rsid w:val="00E374A0"/>
    <w:rsid w:val="00E4006A"/>
    <w:rsid w:val="00E4008D"/>
    <w:rsid w:val="00E40C9C"/>
    <w:rsid w:val="00E414F8"/>
    <w:rsid w:val="00E4239B"/>
    <w:rsid w:val="00E439CC"/>
    <w:rsid w:val="00E44144"/>
    <w:rsid w:val="00E445BD"/>
    <w:rsid w:val="00E44F5E"/>
    <w:rsid w:val="00E45254"/>
    <w:rsid w:val="00E45B86"/>
    <w:rsid w:val="00E46F2C"/>
    <w:rsid w:val="00E47FBF"/>
    <w:rsid w:val="00E500D4"/>
    <w:rsid w:val="00E51362"/>
    <w:rsid w:val="00E532BA"/>
    <w:rsid w:val="00E53E5D"/>
    <w:rsid w:val="00E541D2"/>
    <w:rsid w:val="00E54FB8"/>
    <w:rsid w:val="00E54FFB"/>
    <w:rsid w:val="00E55DD0"/>
    <w:rsid w:val="00E5624A"/>
    <w:rsid w:val="00E562FE"/>
    <w:rsid w:val="00E5666D"/>
    <w:rsid w:val="00E56EF1"/>
    <w:rsid w:val="00E5769E"/>
    <w:rsid w:val="00E57ED2"/>
    <w:rsid w:val="00E60102"/>
    <w:rsid w:val="00E6172B"/>
    <w:rsid w:val="00E617DB"/>
    <w:rsid w:val="00E6197F"/>
    <w:rsid w:val="00E6198E"/>
    <w:rsid w:val="00E61E8F"/>
    <w:rsid w:val="00E6254E"/>
    <w:rsid w:val="00E65920"/>
    <w:rsid w:val="00E65F2E"/>
    <w:rsid w:val="00E661EC"/>
    <w:rsid w:val="00E66F8D"/>
    <w:rsid w:val="00E67C7F"/>
    <w:rsid w:val="00E711FB"/>
    <w:rsid w:val="00E73B7A"/>
    <w:rsid w:val="00E73DD3"/>
    <w:rsid w:val="00E7484B"/>
    <w:rsid w:val="00E76389"/>
    <w:rsid w:val="00E76841"/>
    <w:rsid w:val="00E76970"/>
    <w:rsid w:val="00E76D22"/>
    <w:rsid w:val="00E774DE"/>
    <w:rsid w:val="00E800B6"/>
    <w:rsid w:val="00E80280"/>
    <w:rsid w:val="00E814AA"/>
    <w:rsid w:val="00E8189E"/>
    <w:rsid w:val="00E81BD0"/>
    <w:rsid w:val="00E821B3"/>
    <w:rsid w:val="00E82749"/>
    <w:rsid w:val="00E82A5D"/>
    <w:rsid w:val="00E82F35"/>
    <w:rsid w:val="00E830F2"/>
    <w:rsid w:val="00E83F3A"/>
    <w:rsid w:val="00E8473E"/>
    <w:rsid w:val="00E848B4"/>
    <w:rsid w:val="00E84D8D"/>
    <w:rsid w:val="00E867FF"/>
    <w:rsid w:val="00E87189"/>
    <w:rsid w:val="00E872B3"/>
    <w:rsid w:val="00E872C8"/>
    <w:rsid w:val="00E878D0"/>
    <w:rsid w:val="00E9018F"/>
    <w:rsid w:val="00E922DC"/>
    <w:rsid w:val="00E927A4"/>
    <w:rsid w:val="00E93034"/>
    <w:rsid w:val="00E9341C"/>
    <w:rsid w:val="00E93DD3"/>
    <w:rsid w:val="00E9532B"/>
    <w:rsid w:val="00E95944"/>
    <w:rsid w:val="00E97071"/>
    <w:rsid w:val="00E97178"/>
    <w:rsid w:val="00E97EF0"/>
    <w:rsid w:val="00E97F8A"/>
    <w:rsid w:val="00EA165E"/>
    <w:rsid w:val="00EA18EA"/>
    <w:rsid w:val="00EA231D"/>
    <w:rsid w:val="00EA3379"/>
    <w:rsid w:val="00EA4BD5"/>
    <w:rsid w:val="00EA4CE3"/>
    <w:rsid w:val="00EA56A2"/>
    <w:rsid w:val="00EA65AC"/>
    <w:rsid w:val="00EA6820"/>
    <w:rsid w:val="00EA6AEE"/>
    <w:rsid w:val="00EA7151"/>
    <w:rsid w:val="00EA7BD6"/>
    <w:rsid w:val="00EA7D40"/>
    <w:rsid w:val="00EB01E3"/>
    <w:rsid w:val="00EB04F6"/>
    <w:rsid w:val="00EB0AFC"/>
    <w:rsid w:val="00EB1F57"/>
    <w:rsid w:val="00EB2428"/>
    <w:rsid w:val="00EB2528"/>
    <w:rsid w:val="00EB25E5"/>
    <w:rsid w:val="00EB334E"/>
    <w:rsid w:val="00EB3ABC"/>
    <w:rsid w:val="00EB3F04"/>
    <w:rsid w:val="00EB409D"/>
    <w:rsid w:val="00EB4617"/>
    <w:rsid w:val="00EB5E95"/>
    <w:rsid w:val="00EB624B"/>
    <w:rsid w:val="00EB64BE"/>
    <w:rsid w:val="00EB6533"/>
    <w:rsid w:val="00EB7B17"/>
    <w:rsid w:val="00EC0335"/>
    <w:rsid w:val="00EC0477"/>
    <w:rsid w:val="00EC049F"/>
    <w:rsid w:val="00EC0798"/>
    <w:rsid w:val="00EC0CF0"/>
    <w:rsid w:val="00EC133E"/>
    <w:rsid w:val="00EC2378"/>
    <w:rsid w:val="00EC2431"/>
    <w:rsid w:val="00EC32CC"/>
    <w:rsid w:val="00EC3300"/>
    <w:rsid w:val="00EC39DB"/>
    <w:rsid w:val="00EC3DFD"/>
    <w:rsid w:val="00EC4325"/>
    <w:rsid w:val="00EC4405"/>
    <w:rsid w:val="00EC59D1"/>
    <w:rsid w:val="00EC756E"/>
    <w:rsid w:val="00EC790A"/>
    <w:rsid w:val="00ED120E"/>
    <w:rsid w:val="00ED1E86"/>
    <w:rsid w:val="00ED3506"/>
    <w:rsid w:val="00ED3E2A"/>
    <w:rsid w:val="00ED3F7B"/>
    <w:rsid w:val="00ED43A5"/>
    <w:rsid w:val="00ED4DF7"/>
    <w:rsid w:val="00ED5FE6"/>
    <w:rsid w:val="00ED63A0"/>
    <w:rsid w:val="00ED77CA"/>
    <w:rsid w:val="00EE0EFC"/>
    <w:rsid w:val="00EE2159"/>
    <w:rsid w:val="00EE21A7"/>
    <w:rsid w:val="00EE288B"/>
    <w:rsid w:val="00EE397B"/>
    <w:rsid w:val="00EE3E9A"/>
    <w:rsid w:val="00EE45E8"/>
    <w:rsid w:val="00EE58FE"/>
    <w:rsid w:val="00EE6B4E"/>
    <w:rsid w:val="00EE6DFD"/>
    <w:rsid w:val="00EE7FA8"/>
    <w:rsid w:val="00EF0B6A"/>
    <w:rsid w:val="00EF12F8"/>
    <w:rsid w:val="00EF1F7F"/>
    <w:rsid w:val="00EF25CE"/>
    <w:rsid w:val="00EF2876"/>
    <w:rsid w:val="00EF29B2"/>
    <w:rsid w:val="00EF2AF0"/>
    <w:rsid w:val="00EF2B8D"/>
    <w:rsid w:val="00EF3CB5"/>
    <w:rsid w:val="00EF3FB0"/>
    <w:rsid w:val="00EF3FD0"/>
    <w:rsid w:val="00EF53C1"/>
    <w:rsid w:val="00EF66D5"/>
    <w:rsid w:val="00EF7515"/>
    <w:rsid w:val="00F006E6"/>
    <w:rsid w:val="00F00E24"/>
    <w:rsid w:val="00F0163F"/>
    <w:rsid w:val="00F01829"/>
    <w:rsid w:val="00F01DEB"/>
    <w:rsid w:val="00F01EA6"/>
    <w:rsid w:val="00F027B4"/>
    <w:rsid w:val="00F02D10"/>
    <w:rsid w:val="00F044AB"/>
    <w:rsid w:val="00F0488D"/>
    <w:rsid w:val="00F051EC"/>
    <w:rsid w:val="00F06B41"/>
    <w:rsid w:val="00F06C74"/>
    <w:rsid w:val="00F074EE"/>
    <w:rsid w:val="00F11265"/>
    <w:rsid w:val="00F1208F"/>
    <w:rsid w:val="00F12598"/>
    <w:rsid w:val="00F12BD1"/>
    <w:rsid w:val="00F13336"/>
    <w:rsid w:val="00F15E3B"/>
    <w:rsid w:val="00F1660F"/>
    <w:rsid w:val="00F16BFE"/>
    <w:rsid w:val="00F16CF6"/>
    <w:rsid w:val="00F17265"/>
    <w:rsid w:val="00F210A6"/>
    <w:rsid w:val="00F21B6B"/>
    <w:rsid w:val="00F23D1E"/>
    <w:rsid w:val="00F24B59"/>
    <w:rsid w:val="00F24F78"/>
    <w:rsid w:val="00F24FDA"/>
    <w:rsid w:val="00F25CB5"/>
    <w:rsid w:val="00F267E1"/>
    <w:rsid w:val="00F26AAD"/>
    <w:rsid w:val="00F26E9F"/>
    <w:rsid w:val="00F27B82"/>
    <w:rsid w:val="00F30000"/>
    <w:rsid w:val="00F30125"/>
    <w:rsid w:val="00F306CD"/>
    <w:rsid w:val="00F30F4D"/>
    <w:rsid w:val="00F30FD8"/>
    <w:rsid w:val="00F31FA7"/>
    <w:rsid w:val="00F32904"/>
    <w:rsid w:val="00F3306A"/>
    <w:rsid w:val="00F3418B"/>
    <w:rsid w:val="00F34762"/>
    <w:rsid w:val="00F34992"/>
    <w:rsid w:val="00F34D7A"/>
    <w:rsid w:val="00F34F1F"/>
    <w:rsid w:val="00F36015"/>
    <w:rsid w:val="00F36086"/>
    <w:rsid w:val="00F363F1"/>
    <w:rsid w:val="00F36DFE"/>
    <w:rsid w:val="00F37241"/>
    <w:rsid w:val="00F40399"/>
    <w:rsid w:val="00F405FC"/>
    <w:rsid w:val="00F4060C"/>
    <w:rsid w:val="00F40B1A"/>
    <w:rsid w:val="00F41B54"/>
    <w:rsid w:val="00F41F53"/>
    <w:rsid w:val="00F42C65"/>
    <w:rsid w:val="00F43863"/>
    <w:rsid w:val="00F43D40"/>
    <w:rsid w:val="00F45921"/>
    <w:rsid w:val="00F45A33"/>
    <w:rsid w:val="00F46641"/>
    <w:rsid w:val="00F46712"/>
    <w:rsid w:val="00F46CC9"/>
    <w:rsid w:val="00F47A73"/>
    <w:rsid w:val="00F50A69"/>
    <w:rsid w:val="00F51139"/>
    <w:rsid w:val="00F52BFF"/>
    <w:rsid w:val="00F531BA"/>
    <w:rsid w:val="00F5395C"/>
    <w:rsid w:val="00F53A66"/>
    <w:rsid w:val="00F54421"/>
    <w:rsid w:val="00F55286"/>
    <w:rsid w:val="00F554D8"/>
    <w:rsid w:val="00F57C73"/>
    <w:rsid w:val="00F601E6"/>
    <w:rsid w:val="00F608AC"/>
    <w:rsid w:val="00F61B70"/>
    <w:rsid w:val="00F61B9A"/>
    <w:rsid w:val="00F61FE0"/>
    <w:rsid w:val="00F62056"/>
    <w:rsid w:val="00F6206B"/>
    <w:rsid w:val="00F62236"/>
    <w:rsid w:val="00F633AA"/>
    <w:rsid w:val="00F63832"/>
    <w:rsid w:val="00F646EB"/>
    <w:rsid w:val="00F651BE"/>
    <w:rsid w:val="00F6565B"/>
    <w:rsid w:val="00F6571F"/>
    <w:rsid w:val="00F66405"/>
    <w:rsid w:val="00F6709E"/>
    <w:rsid w:val="00F67BC1"/>
    <w:rsid w:val="00F70CB3"/>
    <w:rsid w:val="00F7107E"/>
    <w:rsid w:val="00F71A5A"/>
    <w:rsid w:val="00F72092"/>
    <w:rsid w:val="00F7264F"/>
    <w:rsid w:val="00F727D0"/>
    <w:rsid w:val="00F73EE8"/>
    <w:rsid w:val="00F750B0"/>
    <w:rsid w:val="00F77E45"/>
    <w:rsid w:val="00F80B67"/>
    <w:rsid w:val="00F81C53"/>
    <w:rsid w:val="00F823A7"/>
    <w:rsid w:val="00F8257F"/>
    <w:rsid w:val="00F82D0A"/>
    <w:rsid w:val="00F83ABC"/>
    <w:rsid w:val="00F83FF1"/>
    <w:rsid w:val="00F84483"/>
    <w:rsid w:val="00F851D1"/>
    <w:rsid w:val="00F87416"/>
    <w:rsid w:val="00F876F9"/>
    <w:rsid w:val="00F87A0D"/>
    <w:rsid w:val="00F90F3C"/>
    <w:rsid w:val="00F91D1C"/>
    <w:rsid w:val="00F91F02"/>
    <w:rsid w:val="00F9244F"/>
    <w:rsid w:val="00F925BE"/>
    <w:rsid w:val="00F93726"/>
    <w:rsid w:val="00F94230"/>
    <w:rsid w:val="00F94269"/>
    <w:rsid w:val="00F94681"/>
    <w:rsid w:val="00F94C0D"/>
    <w:rsid w:val="00F956B3"/>
    <w:rsid w:val="00F958B9"/>
    <w:rsid w:val="00F97405"/>
    <w:rsid w:val="00F97856"/>
    <w:rsid w:val="00FA02BB"/>
    <w:rsid w:val="00FA1697"/>
    <w:rsid w:val="00FA1B03"/>
    <w:rsid w:val="00FA30CC"/>
    <w:rsid w:val="00FA330A"/>
    <w:rsid w:val="00FA3AB9"/>
    <w:rsid w:val="00FA3B5D"/>
    <w:rsid w:val="00FA40D3"/>
    <w:rsid w:val="00FA411F"/>
    <w:rsid w:val="00FA4A40"/>
    <w:rsid w:val="00FA54A1"/>
    <w:rsid w:val="00FA6CA4"/>
    <w:rsid w:val="00FA6EF3"/>
    <w:rsid w:val="00FA73D2"/>
    <w:rsid w:val="00FB0483"/>
    <w:rsid w:val="00FB05EC"/>
    <w:rsid w:val="00FB0701"/>
    <w:rsid w:val="00FB14B3"/>
    <w:rsid w:val="00FB1D83"/>
    <w:rsid w:val="00FB5712"/>
    <w:rsid w:val="00FB6B19"/>
    <w:rsid w:val="00FB6FD6"/>
    <w:rsid w:val="00FB745C"/>
    <w:rsid w:val="00FC0453"/>
    <w:rsid w:val="00FC11DB"/>
    <w:rsid w:val="00FC1E09"/>
    <w:rsid w:val="00FC2B9F"/>
    <w:rsid w:val="00FC2F2A"/>
    <w:rsid w:val="00FC3A07"/>
    <w:rsid w:val="00FC3B9B"/>
    <w:rsid w:val="00FC3CE2"/>
    <w:rsid w:val="00FC4AAC"/>
    <w:rsid w:val="00FC58F5"/>
    <w:rsid w:val="00FC59BB"/>
    <w:rsid w:val="00FC5F5C"/>
    <w:rsid w:val="00FC6222"/>
    <w:rsid w:val="00FC6FEF"/>
    <w:rsid w:val="00FD02B8"/>
    <w:rsid w:val="00FD062B"/>
    <w:rsid w:val="00FD099E"/>
    <w:rsid w:val="00FD09DB"/>
    <w:rsid w:val="00FD2284"/>
    <w:rsid w:val="00FD2917"/>
    <w:rsid w:val="00FD2AB2"/>
    <w:rsid w:val="00FD37F3"/>
    <w:rsid w:val="00FD398F"/>
    <w:rsid w:val="00FD3990"/>
    <w:rsid w:val="00FD4299"/>
    <w:rsid w:val="00FD43ED"/>
    <w:rsid w:val="00FD5838"/>
    <w:rsid w:val="00FD5B6E"/>
    <w:rsid w:val="00FD6272"/>
    <w:rsid w:val="00FD672E"/>
    <w:rsid w:val="00FD7CE8"/>
    <w:rsid w:val="00FD7F7D"/>
    <w:rsid w:val="00FD7FAD"/>
    <w:rsid w:val="00FE0443"/>
    <w:rsid w:val="00FE0EDD"/>
    <w:rsid w:val="00FE1DD0"/>
    <w:rsid w:val="00FE2FE6"/>
    <w:rsid w:val="00FE3E16"/>
    <w:rsid w:val="00FE3EBF"/>
    <w:rsid w:val="00FE415E"/>
    <w:rsid w:val="00FE4489"/>
    <w:rsid w:val="00FE6237"/>
    <w:rsid w:val="00FE777E"/>
    <w:rsid w:val="00FE7D8A"/>
    <w:rsid w:val="00FF1A7B"/>
    <w:rsid w:val="00FF1D00"/>
    <w:rsid w:val="00FF22F2"/>
    <w:rsid w:val="00FF2686"/>
    <w:rsid w:val="00FF2797"/>
    <w:rsid w:val="00FF2ADE"/>
    <w:rsid w:val="00FF2FBC"/>
    <w:rsid w:val="00FF38FB"/>
    <w:rsid w:val="00FF3CCB"/>
    <w:rsid w:val="00FF697A"/>
    <w:rsid w:val="00FF6AFF"/>
    <w:rsid w:val="00FF6FE7"/>
    <w:rsid w:val="00FF76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B07082"/>
  <w15:docId w15:val="{ECADDCE2-6F6A-4F65-AEFA-1D8C7933C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0A0"/>
    <w:rPr>
      <w:lang w:val="en-GB"/>
    </w:rPr>
  </w:style>
  <w:style w:type="paragraph" w:styleId="Heading1">
    <w:name w:val="heading 1"/>
    <w:basedOn w:val="Normal"/>
    <w:next w:val="Normal"/>
    <w:link w:val="Heading1Char"/>
    <w:uiPriority w:val="9"/>
    <w:qFormat/>
    <w:rsid w:val="00CF7B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C78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7B8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F7B8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44A3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uiPriority w:val="99"/>
    <w:rsid w:val="00843F64"/>
    <w:pPr>
      <w:spacing w:line="240" w:lineRule="auto"/>
    </w:pPr>
    <w:rPr>
      <w:rFonts w:ascii="Calibri" w:hAnsi="Calibri"/>
      <w:noProof/>
    </w:rPr>
  </w:style>
  <w:style w:type="character" w:customStyle="1" w:styleId="EndNoteBibliographyChar">
    <w:name w:val="EndNote Bibliography Char"/>
    <w:basedOn w:val="DefaultParagraphFont"/>
    <w:link w:val="EndNoteBibliography"/>
    <w:uiPriority w:val="99"/>
    <w:rsid w:val="00843F64"/>
    <w:rPr>
      <w:rFonts w:ascii="Calibri" w:hAnsi="Calibri"/>
      <w:noProof/>
    </w:rPr>
  </w:style>
  <w:style w:type="paragraph" w:styleId="ListParagraph">
    <w:name w:val="List Paragraph"/>
    <w:basedOn w:val="Normal"/>
    <w:uiPriority w:val="34"/>
    <w:qFormat/>
    <w:rsid w:val="00843F64"/>
    <w:pPr>
      <w:ind w:left="720"/>
      <w:contextualSpacing/>
    </w:pPr>
  </w:style>
  <w:style w:type="character" w:styleId="Hyperlink">
    <w:name w:val="Hyperlink"/>
    <w:basedOn w:val="DefaultParagraphFont"/>
    <w:unhideWhenUsed/>
    <w:rsid w:val="00CA362C"/>
    <w:rPr>
      <w:color w:val="0000FF" w:themeColor="hyperlink"/>
      <w:u w:val="single"/>
    </w:rPr>
  </w:style>
  <w:style w:type="character" w:customStyle="1" w:styleId="Heading2Char">
    <w:name w:val="Heading 2 Char"/>
    <w:basedOn w:val="DefaultParagraphFont"/>
    <w:link w:val="Heading2"/>
    <w:uiPriority w:val="9"/>
    <w:rsid w:val="000C7864"/>
    <w:rPr>
      <w:rFonts w:asciiTheme="majorHAnsi" w:eastAsiaTheme="majorEastAsia" w:hAnsiTheme="majorHAnsi" w:cstheme="majorBidi"/>
      <w:b/>
      <w:bCs/>
      <w:color w:val="4F81BD" w:themeColor="accent1"/>
      <w:sz w:val="26"/>
      <w:szCs w:val="26"/>
    </w:rPr>
  </w:style>
  <w:style w:type="table" w:styleId="TableGrid">
    <w:name w:val="Table Grid"/>
    <w:basedOn w:val="TableNormal"/>
    <w:rsid w:val="002B30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6">
    <w:name w:val="Medium List 1 Accent 6"/>
    <w:basedOn w:val="TableNormal"/>
    <w:uiPriority w:val="65"/>
    <w:rsid w:val="00130D0E"/>
    <w:pPr>
      <w:spacing w:after="0" w:line="240" w:lineRule="auto"/>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character" w:styleId="CommentReference">
    <w:name w:val="annotation reference"/>
    <w:basedOn w:val="DefaultParagraphFont"/>
    <w:uiPriority w:val="99"/>
    <w:unhideWhenUsed/>
    <w:rsid w:val="00A26879"/>
    <w:rPr>
      <w:sz w:val="16"/>
      <w:szCs w:val="16"/>
    </w:rPr>
  </w:style>
  <w:style w:type="paragraph" w:styleId="CommentText">
    <w:name w:val="annotation text"/>
    <w:basedOn w:val="Normal"/>
    <w:link w:val="CommentTextChar"/>
    <w:unhideWhenUsed/>
    <w:rsid w:val="00A26879"/>
    <w:pPr>
      <w:spacing w:line="240" w:lineRule="auto"/>
    </w:pPr>
    <w:rPr>
      <w:rFonts w:eastAsiaTheme="minorEastAsia"/>
      <w:sz w:val="20"/>
      <w:szCs w:val="20"/>
    </w:rPr>
  </w:style>
  <w:style w:type="character" w:customStyle="1" w:styleId="CommentTextChar">
    <w:name w:val="Comment Text Char"/>
    <w:basedOn w:val="DefaultParagraphFont"/>
    <w:link w:val="CommentText"/>
    <w:rsid w:val="00A26879"/>
    <w:rPr>
      <w:rFonts w:eastAsiaTheme="minorEastAsia"/>
      <w:sz w:val="20"/>
      <w:szCs w:val="20"/>
    </w:rPr>
  </w:style>
  <w:style w:type="paragraph" w:styleId="BalloonText">
    <w:name w:val="Balloon Text"/>
    <w:basedOn w:val="Normal"/>
    <w:link w:val="BalloonTextChar"/>
    <w:unhideWhenUsed/>
    <w:rsid w:val="00A26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26879"/>
    <w:rPr>
      <w:rFonts w:ascii="Tahoma" w:hAnsi="Tahoma" w:cs="Tahoma"/>
      <w:sz w:val="16"/>
      <w:szCs w:val="16"/>
    </w:rPr>
  </w:style>
  <w:style w:type="paragraph" w:styleId="CommentSubject">
    <w:name w:val="annotation subject"/>
    <w:basedOn w:val="CommentText"/>
    <w:next w:val="CommentText"/>
    <w:link w:val="CommentSubjectChar"/>
    <w:unhideWhenUsed/>
    <w:rsid w:val="00897E5B"/>
    <w:rPr>
      <w:rFonts w:eastAsiaTheme="minorHAnsi"/>
      <w:b/>
      <w:bCs/>
    </w:rPr>
  </w:style>
  <w:style w:type="character" w:customStyle="1" w:styleId="CommentSubjectChar">
    <w:name w:val="Comment Subject Char"/>
    <w:basedOn w:val="CommentTextChar"/>
    <w:link w:val="CommentSubject"/>
    <w:rsid w:val="00897E5B"/>
    <w:rPr>
      <w:rFonts w:eastAsiaTheme="minorEastAsia"/>
      <w:b/>
      <w:bCs/>
      <w:sz w:val="20"/>
      <w:szCs w:val="20"/>
    </w:rPr>
  </w:style>
  <w:style w:type="paragraph" w:styleId="Header">
    <w:name w:val="header"/>
    <w:basedOn w:val="Normal"/>
    <w:link w:val="HeaderChar"/>
    <w:uiPriority w:val="99"/>
    <w:unhideWhenUsed/>
    <w:rsid w:val="006B11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185"/>
  </w:style>
  <w:style w:type="paragraph" w:styleId="Footer">
    <w:name w:val="footer"/>
    <w:basedOn w:val="Normal"/>
    <w:link w:val="FooterChar"/>
    <w:uiPriority w:val="99"/>
    <w:unhideWhenUsed/>
    <w:rsid w:val="006B11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185"/>
  </w:style>
  <w:style w:type="paragraph" w:styleId="DocumentMap">
    <w:name w:val="Document Map"/>
    <w:basedOn w:val="Normal"/>
    <w:link w:val="DocumentMapChar"/>
    <w:uiPriority w:val="99"/>
    <w:semiHidden/>
    <w:unhideWhenUsed/>
    <w:rsid w:val="008F192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F1922"/>
    <w:rPr>
      <w:rFonts w:ascii="Tahoma" w:hAnsi="Tahoma" w:cs="Tahoma"/>
      <w:sz w:val="16"/>
      <w:szCs w:val="16"/>
    </w:rPr>
  </w:style>
  <w:style w:type="character" w:customStyle="1" w:styleId="Heading1Char">
    <w:name w:val="Heading 1 Char"/>
    <w:basedOn w:val="DefaultParagraphFont"/>
    <w:link w:val="Heading1"/>
    <w:uiPriority w:val="9"/>
    <w:rsid w:val="00CF7B8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F7B8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F7B8C"/>
    <w:rPr>
      <w:rFonts w:asciiTheme="majorHAnsi" w:eastAsiaTheme="majorEastAsia" w:hAnsiTheme="majorHAnsi" w:cstheme="majorBidi"/>
      <w:b/>
      <w:bCs/>
      <w:i/>
      <w:iCs/>
      <w:color w:val="4F81BD" w:themeColor="accent1"/>
    </w:rPr>
  </w:style>
  <w:style w:type="paragraph" w:styleId="Revision">
    <w:name w:val="Revision"/>
    <w:hidden/>
    <w:uiPriority w:val="99"/>
    <w:semiHidden/>
    <w:rsid w:val="00DE1A4F"/>
    <w:pPr>
      <w:spacing w:after="0" w:line="240" w:lineRule="auto"/>
    </w:pPr>
  </w:style>
  <w:style w:type="character" w:styleId="FollowedHyperlink">
    <w:name w:val="FollowedHyperlink"/>
    <w:basedOn w:val="DefaultParagraphFont"/>
    <w:uiPriority w:val="99"/>
    <w:semiHidden/>
    <w:unhideWhenUsed/>
    <w:rsid w:val="003E0BFA"/>
    <w:rPr>
      <w:color w:val="800080" w:themeColor="followedHyperlink"/>
      <w:u w:val="single"/>
    </w:rPr>
  </w:style>
  <w:style w:type="character" w:customStyle="1" w:styleId="Heading5Char">
    <w:name w:val="Heading 5 Char"/>
    <w:basedOn w:val="DefaultParagraphFont"/>
    <w:link w:val="Heading5"/>
    <w:uiPriority w:val="9"/>
    <w:rsid w:val="00D44A3A"/>
    <w:rPr>
      <w:rFonts w:asciiTheme="majorHAnsi" w:eastAsiaTheme="majorEastAsia" w:hAnsiTheme="majorHAnsi" w:cstheme="majorBidi"/>
      <w:color w:val="243F60" w:themeColor="accent1" w:themeShade="7F"/>
    </w:rPr>
  </w:style>
  <w:style w:type="table" w:customStyle="1" w:styleId="LightShading1">
    <w:name w:val="Light Shading1"/>
    <w:basedOn w:val="TableNormal"/>
    <w:next w:val="LightShading2"/>
    <w:uiPriority w:val="60"/>
    <w:rsid w:val="000754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54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2">
    <w:name w:val="Style2"/>
    <w:basedOn w:val="Normal"/>
    <w:autoRedefine/>
    <w:rsid w:val="00CC4CE0"/>
    <w:pPr>
      <w:ind w:right="360"/>
      <w:jc w:val="both"/>
    </w:pPr>
    <w:rPr>
      <w:rFonts w:ascii="Garamond" w:hAnsi="Garamond"/>
    </w:rPr>
  </w:style>
  <w:style w:type="paragraph" w:customStyle="1" w:styleId="Pa1">
    <w:name w:val="Pa1"/>
    <w:basedOn w:val="Normal"/>
    <w:next w:val="Normal"/>
    <w:uiPriority w:val="99"/>
    <w:rsid w:val="00EA65AC"/>
    <w:pPr>
      <w:autoSpaceDE w:val="0"/>
      <w:autoSpaceDN w:val="0"/>
      <w:adjustRightInd w:val="0"/>
      <w:spacing w:after="0" w:line="161" w:lineRule="atLeast"/>
    </w:pPr>
    <w:rPr>
      <w:rFonts w:ascii="Myriad Pro Light SemiCond" w:eastAsia="Times New Roman" w:hAnsi="Myriad Pro Light SemiCond" w:cs="Times New Roman"/>
      <w:sz w:val="24"/>
      <w:szCs w:val="24"/>
      <w:lang w:eastAsia="en-GB"/>
    </w:rPr>
  </w:style>
  <w:style w:type="paragraph" w:customStyle="1" w:styleId="Default">
    <w:name w:val="Default"/>
    <w:rsid w:val="00EA65AC"/>
    <w:pPr>
      <w:autoSpaceDE w:val="0"/>
      <w:autoSpaceDN w:val="0"/>
      <w:adjustRightInd w:val="0"/>
      <w:spacing w:after="0" w:line="240" w:lineRule="auto"/>
    </w:pPr>
    <w:rPr>
      <w:rFonts w:ascii="Myriad Pro Cond" w:eastAsia="Times New Roman" w:hAnsi="Myriad Pro Cond" w:cs="Myriad Pro Cond"/>
      <w:color w:val="000000"/>
      <w:sz w:val="24"/>
      <w:szCs w:val="24"/>
      <w:lang w:val="en-GB" w:eastAsia="en-GB"/>
    </w:rPr>
  </w:style>
  <w:style w:type="paragraph" w:styleId="EndnoteText">
    <w:name w:val="endnote text"/>
    <w:basedOn w:val="Normal"/>
    <w:link w:val="EndnoteTextChar"/>
    <w:uiPriority w:val="99"/>
    <w:semiHidden/>
    <w:unhideWhenUsed/>
    <w:rsid w:val="005302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302B4"/>
    <w:rPr>
      <w:sz w:val="20"/>
      <w:szCs w:val="20"/>
      <w:lang w:val="en-GB"/>
    </w:rPr>
  </w:style>
  <w:style w:type="character" w:styleId="EndnoteReference">
    <w:name w:val="endnote reference"/>
    <w:basedOn w:val="DefaultParagraphFont"/>
    <w:uiPriority w:val="99"/>
    <w:semiHidden/>
    <w:unhideWhenUsed/>
    <w:rsid w:val="005302B4"/>
    <w:rPr>
      <w:vertAlign w:val="superscript"/>
    </w:rPr>
  </w:style>
  <w:style w:type="paragraph" w:styleId="FootnoteText">
    <w:name w:val="footnote text"/>
    <w:basedOn w:val="Normal"/>
    <w:link w:val="FootnoteTextChar"/>
    <w:uiPriority w:val="99"/>
    <w:semiHidden/>
    <w:unhideWhenUsed/>
    <w:rsid w:val="005302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02B4"/>
    <w:rPr>
      <w:sz w:val="20"/>
      <w:szCs w:val="20"/>
      <w:lang w:val="en-GB"/>
    </w:rPr>
  </w:style>
  <w:style w:type="character" w:styleId="FootnoteReference">
    <w:name w:val="footnote reference"/>
    <w:basedOn w:val="DefaultParagraphFont"/>
    <w:uiPriority w:val="99"/>
    <w:semiHidden/>
    <w:unhideWhenUsed/>
    <w:rsid w:val="005302B4"/>
    <w:rPr>
      <w:vertAlign w:val="superscript"/>
    </w:rPr>
  </w:style>
  <w:style w:type="paragraph" w:styleId="NormalWeb">
    <w:name w:val="Normal (Web)"/>
    <w:basedOn w:val="Normal"/>
    <w:uiPriority w:val="99"/>
    <w:unhideWhenUsed/>
    <w:rsid w:val="001E591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LightShading-Accent5">
    <w:name w:val="Light Shading Accent 5"/>
    <w:basedOn w:val="TableNormal"/>
    <w:uiPriority w:val="60"/>
    <w:rsid w:val="003F3F79"/>
    <w:pPr>
      <w:spacing w:after="0" w:line="240" w:lineRule="auto"/>
    </w:pPr>
    <w:rPr>
      <w:rFonts w:ascii="Times New Roman" w:eastAsia="Times New Roman" w:hAnsi="Times New Roman" w:cs="Times New Roman"/>
      <w:color w:val="31849B" w:themeColor="accent5" w:themeShade="BF"/>
      <w:sz w:val="20"/>
      <w:szCs w:val="20"/>
      <w:lang w:val="en-GB" w:eastAsia="en-GB"/>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2">
    <w:name w:val="Light Shading Accent 2"/>
    <w:basedOn w:val="TableNormal"/>
    <w:uiPriority w:val="60"/>
    <w:rsid w:val="0016273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PlaceholderText">
    <w:name w:val="Placeholder Text"/>
    <w:basedOn w:val="DefaultParagraphFont"/>
    <w:uiPriority w:val="99"/>
    <w:semiHidden/>
    <w:rsid w:val="00581A6B"/>
    <w:rPr>
      <w:color w:val="808080"/>
    </w:rPr>
  </w:style>
  <w:style w:type="table" w:customStyle="1" w:styleId="TableGrid1">
    <w:name w:val="Table Grid1"/>
    <w:basedOn w:val="TableNormal"/>
    <w:next w:val="TableGrid"/>
    <w:rsid w:val="00C51D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9C3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6">
    <w:name w:val="Medium Shading 2 Accent 6"/>
    <w:basedOn w:val="TableNormal"/>
    <w:uiPriority w:val="64"/>
    <w:rsid w:val="00B8791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rsid w:val="00030E45"/>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80583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14483">
      <w:bodyDiv w:val="1"/>
      <w:marLeft w:val="0"/>
      <w:marRight w:val="0"/>
      <w:marTop w:val="0"/>
      <w:marBottom w:val="0"/>
      <w:divBdr>
        <w:top w:val="none" w:sz="0" w:space="0" w:color="auto"/>
        <w:left w:val="none" w:sz="0" w:space="0" w:color="auto"/>
        <w:bottom w:val="none" w:sz="0" w:space="0" w:color="auto"/>
        <w:right w:val="none" w:sz="0" w:space="0" w:color="auto"/>
      </w:divBdr>
    </w:div>
    <w:div w:id="57167303">
      <w:bodyDiv w:val="1"/>
      <w:marLeft w:val="0"/>
      <w:marRight w:val="0"/>
      <w:marTop w:val="0"/>
      <w:marBottom w:val="0"/>
      <w:divBdr>
        <w:top w:val="none" w:sz="0" w:space="0" w:color="auto"/>
        <w:left w:val="none" w:sz="0" w:space="0" w:color="auto"/>
        <w:bottom w:val="none" w:sz="0" w:space="0" w:color="auto"/>
        <w:right w:val="none" w:sz="0" w:space="0" w:color="auto"/>
      </w:divBdr>
    </w:div>
    <w:div w:id="65152427">
      <w:bodyDiv w:val="1"/>
      <w:marLeft w:val="0"/>
      <w:marRight w:val="0"/>
      <w:marTop w:val="0"/>
      <w:marBottom w:val="0"/>
      <w:divBdr>
        <w:top w:val="none" w:sz="0" w:space="0" w:color="auto"/>
        <w:left w:val="none" w:sz="0" w:space="0" w:color="auto"/>
        <w:bottom w:val="none" w:sz="0" w:space="0" w:color="auto"/>
        <w:right w:val="none" w:sz="0" w:space="0" w:color="auto"/>
      </w:divBdr>
    </w:div>
    <w:div w:id="72313150">
      <w:bodyDiv w:val="1"/>
      <w:marLeft w:val="0"/>
      <w:marRight w:val="0"/>
      <w:marTop w:val="0"/>
      <w:marBottom w:val="0"/>
      <w:divBdr>
        <w:top w:val="none" w:sz="0" w:space="0" w:color="auto"/>
        <w:left w:val="none" w:sz="0" w:space="0" w:color="auto"/>
        <w:bottom w:val="none" w:sz="0" w:space="0" w:color="auto"/>
        <w:right w:val="none" w:sz="0" w:space="0" w:color="auto"/>
      </w:divBdr>
    </w:div>
    <w:div w:id="75791626">
      <w:bodyDiv w:val="1"/>
      <w:marLeft w:val="0"/>
      <w:marRight w:val="0"/>
      <w:marTop w:val="0"/>
      <w:marBottom w:val="0"/>
      <w:divBdr>
        <w:top w:val="none" w:sz="0" w:space="0" w:color="auto"/>
        <w:left w:val="none" w:sz="0" w:space="0" w:color="auto"/>
        <w:bottom w:val="none" w:sz="0" w:space="0" w:color="auto"/>
        <w:right w:val="none" w:sz="0" w:space="0" w:color="auto"/>
      </w:divBdr>
    </w:div>
    <w:div w:id="239222437">
      <w:bodyDiv w:val="1"/>
      <w:marLeft w:val="0"/>
      <w:marRight w:val="0"/>
      <w:marTop w:val="0"/>
      <w:marBottom w:val="0"/>
      <w:divBdr>
        <w:top w:val="none" w:sz="0" w:space="0" w:color="auto"/>
        <w:left w:val="none" w:sz="0" w:space="0" w:color="auto"/>
        <w:bottom w:val="none" w:sz="0" w:space="0" w:color="auto"/>
        <w:right w:val="none" w:sz="0" w:space="0" w:color="auto"/>
      </w:divBdr>
    </w:div>
    <w:div w:id="315691944">
      <w:bodyDiv w:val="1"/>
      <w:marLeft w:val="0"/>
      <w:marRight w:val="0"/>
      <w:marTop w:val="0"/>
      <w:marBottom w:val="0"/>
      <w:divBdr>
        <w:top w:val="none" w:sz="0" w:space="0" w:color="auto"/>
        <w:left w:val="none" w:sz="0" w:space="0" w:color="auto"/>
        <w:bottom w:val="none" w:sz="0" w:space="0" w:color="auto"/>
        <w:right w:val="none" w:sz="0" w:space="0" w:color="auto"/>
      </w:divBdr>
    </w:div>
    <w:div w:id="399908403">
      <w:bodyDiv w:val="1"/>
      <w:marLeft w:val="0"/>
      <w:marRight w:val="0"/>
      <w:marTop w:val="0"/>
      <w:marBottom w:val="0"/>
      <w:divBdr>
        <w:top w:val="none" w:sz="0" w:space="0" w:color="auto"/>
        <w:left w:val="none" w:sz="0" w:space="0" w:color="auto"/>
        <w:bottom w:val="none" w:sz="0" w:space="0" w:color="auto"/>
        <w:right w:val="none" w:sz="0" w:space="0" w:color="auto"/>
      </w:divBdr>
    </w:div>
    <w:div w:id="433138380">
      <w:bodyDiv w:val="1"/>
      <w:marLeft w:val="0"/>
      <w:marRight w:val="0"/>
      <w:marTop w:val="0"/>
      <w:marBottom w:val="0"/>
      <w:divBdr>
        <w:top w:val="none" w:sz="0" w:space="0" w:color="auto"/>
        <w:left w:val="none" w:sz="0" w:space="0" w:color="auto"/>
        <w:bottom w:val="none" w:sz="0" w:space="0" w:color="auto"/>
        <w:right w:val="none" w:sz="0" w:space="0" w:color="auto"/>
      </w:divBdr>
    </w:div>
    <w:div w:id="450051039">
      <w:bodyDiv w:val="1"/>
      <w:marLeft w:val="0"/>
      <w:marRight w:val="0"/>
      <w:marTop w:val="0"/>
      <w:marBottom w:val="0"/>
      <w:divBdr>
        <w:top w:val="none" w:sz="0" w:space="0" w:color="auto"/>
        <w:left w:val="none" w:sz="0" w:space="0" w:color="auto"/>
        <w:bottom w:val="none" w:sz="0" w:space="0" w:color="auto"/>
        <w:right w:val="none" w:sz="0" w:space="0" w:color="auto"/>
      </w:divBdr>
    </w:div>
    <w:div w:id="478040714">
      <w:bodyDiv w:val="1"/>
      <w:marLeft w:val="0"/>
      <w:marRight w:val="0"/>
      <w:marTop w:val="0"/>
      <w:marBottom w:val="0"/>
      <w:divBdr>
        <w:top w:val="none" w:sz="0" w:space="0" w:color="auto"/>
        <w:left w:val="none" w:sz="0" w:space="0" w:color="auto"/>
        <w:bottom w:val="none" w:sz="0" w:space="0" w:color="auto"/>
        <w:right w:val="none" w:sz="0" w:space="0" w:color="auto"/>
      </w:divBdr>
    </w:div>
    <w:div w:id="510531458">
      <w:bodyDiv w:val="1"/>
      <w:marLeft w:val="0"/>
      <w:marRight w:val="0"/>
      <w:marTop w:val="0"/>
      <w:marBottom w:val="0"/>
      <w:divBdr>
        <w:top w:val="none" w:sz="0" w:space="0" w:color="auto"/>
        <w:left w:val="none" w:sz="0" w:space="0" w:color="auto"/>
        <w:bottom w:val="none" w:sz="0" w:space="0" w:color="auto"/>
        <w:right w:val="none" w:sz="0" w:space="0" w:color="auto"/>
      </w:divBdr>
    </w:div>
    <w:div w:id="650982814">
      <w:bodyDiv w:val="1"/>
      <w:marLeft w:val="0"/>
      <w:marRight w:val="0"/>
      <w:marTop w:val="0"/>
      <w:marBottom w:val="0"/>
      <w:divBdr>
        <w:top w:val="none" w:sz="0" w:space="0" w:color="auto"/>
        <w:left w:val="none" w:sz="0" w:space="0" w:color="auto"/>
        <w:bottom w:val="none" w:sz="0" w:space="0" w:color="auto"/>
        <w:right w:val="none" w:sz="0" w:space="0" w:color="auto"/>
      </w:divBdr>
    </w:div>
    <w:div w:id="664355956">
      <w:bodyDiv w:val="1"/>
      <w:marLeft w:val="0"/>
      <w:marRight w:val="0"/>
      <w:marTop w:val="0"/>
      <w:marBottom w:val="0"/>
      <w:divBdr>
        <w:top w:val="none" w:sz="0" w:space="0" w:color="auto"/>
        <w:left w:val="none" w:sz="0" w:space="0" w:color="auto"/>
        <w:bottom w:val="none" w:sz="0" w:space="0" w:color="auto"/>
        <w:right w:val="none" w:sz="0" w:space="0" w:color="auto"/>
      </w:divBdr>
    </w:div>
    <w:div w:id="759136210">
      <w:bodyDiv w:val="1"/>
      <w:marLeft w:val="0"/>
      <w:marRight w:val="0"/>
      <w:marTop w:val="0"/>
      <w:marBottom w:val="0"/>
      <w:divBdr>
        <w:top w:val="none" w:sz="0" w:space="0" w:color="auto"/>
        <w:left w:val="none" w:sz="0" w:space="0" w:color="auto"/>
        <w:bottom w:val="none" w:sz="0" w:space="0" w:color="auto"/>
        <w:right w:val="none" w:sz="0" w:space="0" w:color="auto"/>
      </w:divBdr>
    </w:div>
    <w:div w:id="761031567">
      <w:bodyDiv w:val="1"/>
      <w:marLeft w:val="0"/>
      <w:marRight w:val="0"/>
      <w:marTop w:val="0"/>
      <w:marBottom w:val="0"/>
      <w:divBdr>
        <w:top w:val="none" w:sz="0" w:space="0" w:color="auto"/>
        <w:left w:val="none" w:sz="0" w:space="0" w:color="auto"/>
        <w:bottom w:val="none" w:sz="0" w:space="0" w:color="auto"/>
        <w:right w:val="none" w:sz="0" w:space="0" w:color="auto"/>
      </w:divBdr>
    </w:div>
    <w:div w:id="789938016">
      <w:bodyDiv w:val="1"/>
      <w:marLeft w:val="0"/>
      <w:marRight w:val="0"/>
      <w:marTop w:val="0"/>
      <w:marBottom w:val="0"/>
      <w:divBdr>
        <w:top w:val="none" w:sz="0" w:space="0" w:color="auto"/>
        <w:left w:val="none" w:sz="0" w:space="0" w:color="auto"/>
        <w:bottom w:val="none" w:sz="0" w:space="0" w:color="auto"/>
        <w:right w:val="none" w:sz="0" w:space="0" w:color="auto"/>
      </w:divBdr>
    </w:div>
    <w:div w:id="822627692">
      <w:bodyDiv w:val="1"/>
      <w:marLeft w:val="0"/>
      <w:marRight w:val="0"/>
      <w:marTop w:val="0"/>
      <w:marBottom w:val="0"/>
      <w:divBdr>
        <w:top w:val="none" w:sz="0" w:space="0" w:color="auto"/>
        <w:left w:val="none" w:sz="0" w:space="0" w:color="auto"/>
        <w:bottom w:val="none" w:sz="0" w:space="0" w:color="auto"/>
        <w:right w:val="none" w:sz="0" w:space="0" w:color="auto"/>
      </w:divBdr>
    </w:div>
    <w:div w:id="832716664">
      <w:bodyDiv w:val="1"/>
      <w:marLeft w:val="0"/>
      <w:marRight w:val="0"/>
      <w:marTop w:val="0"/>
      <w:marBottom w:val="0"/>
      <w:divBdr>
        <w:top w:val="none" w:sz="0" w:space="0" w:color="auto"/>
        <w:left w:val="none" w:sz="0" w:space="0" w:color="auto"/>
        <w:bottom w:val="none" w:sz="0" w:space="0" w:color="auto"/>
        <w:right w:val="none" w:sz="0" w:space="0" w:color="auto"/>
      </w:divBdr>
    </w:div>
    <w:div w:id="841235282">
      <w:bodyDiv w:val="1"/>
      <w:marLeft w:val="0"/>
      <w:marRight w:val="0"/>
      <w:marTop w:val="0"/>
      <w:marBottom w:val="0"/>
      <w:divBdr>
        <w:top w:val="none" w:sz="0" w:space="0" w:color="auto"/>
        <w:left w:val="none" w:sz="0" w:space="0" w:color="auto"/>
        <w:bottom w:val="none" w:sz="0" w:space="0" w:color="auto"/>
        <w:right w:val="none" w:sz="0" w:space="0" w:color="auto"/>
      </w:divBdr>
    </w:div>
    <w:div w:id="894392403">
      <w:bodyDiv w:val="1"/>
      <w:marLeft w:val="0"/>
      <w:marRight w:val="0"/>
      <w:marTop w:val="0"/>
      <w:marBottom w:val="0"/>
      <w:divBdr>
        <w:top w:val="none" w:sz="0" w:space="0" w:color="auto"/>
        <w:left w:val="none" w:sz="0" w:space="0" w:color="auto"/>
        <w:bottom w:val="none" w:sz="0" w:space="0" w:color="auto"/>
        <w:right w:val="none" w:sz="0" w:space="0" w:color="auto"/>
      </w:divBdr>
    </w:div>
    <w:div w:id="951863096">
      <w:bodyDiv w:val="1"/>
      <w:marLeft w:val="0"/>
      <w:marRight w:val="0"/>
      <w:marTop w:val="0"/>
      <w:marBottom w:val="0"/>
      <w:divBdr>
        <w:top w:val="none" w:sz="0" w:space="0" w:color="auto"/>
        <w:left w:val="none" w:sz="0" w:space="0" w:color="auto"/>
        <w:bottom w:val="none" w:sz="0" w:space="0" w:color="auto"/>
        <w:right w:val="none" w:sz="0" w:space="0" w:color="auto"/>
      </w:divBdr>
    </w:div>
    <w:div w:id="1060711850">
      <w:bodyDiv w:val="1"/>
      <w:marLeft w:val="0"/>
      <w:marRight w:val="0"/>
      <w:marTop w:val="0"/>
      <w:marBottom w:val="0"/>
      <w:divBdr>
        <w:top w:val="none" w:sz="0" w:space="0" w:color="auto"/>
        <w:left w:val="none" w:sz="0" w:space="0" w:color="auto"/>
        <w:bottom w:val="none" w:sz="0" w:space="0" w:color="auto"/>
        <w:right w:val="none" w:sz="0" w:space="0" w:color="auto"/>
      </w:divBdr>
    </w:div>
    <w:div w:id="1075206570">
      <w:bodyDiv w:val="1"/>
      <w:marLeft w:val="0"/>
      <w:marRight w:val="0"/>
      <w:marTop w:val="0"/>
      <w:marBottom w:val="0"/>
      <w:divBdr>
        <w:top w:val="none" w:sz="0" w:space="0" w:color="auto"/>
        <w:left w:val="none" w:sz="0" w:space="0" w:color="auto"/>
        <w:bottom w:val="none" w:sz="0" w:space="0" w:color="auto"/>
        <w:right w:val="none" w:sz="0" w:space="0" w:color="auto"/>
      </w:divBdr>
    </w:div>
    <w:div w:id="1115368497">
      <w:bodyDiv w:val="1"/>
      <w:marLeft w:val="0"/>
      <w:marRight w:val="0"/>
      <w:marTop w:val="0"/>
      <w:marBottom w:val="0"/>
      <w:divBdr>
        <w:top w:val="none" w:sz="0" w:space="0" w:color="auto"/>
        <w:left w:val="none" w:sz="0" w:space="0" w:color="auto"/>
        <w:bottom w:val="none" w:sz="0" w:space="0" w:color="auto"/>
        <w:right w:val="none" w:sz="0" w:space="0" w:color="auto"/>
      </w:divBdr>
    </w:div>
    <w:div w:id="1168596300">
      <w:bodyDiv w:val="1"/>
      <w:marLeft w:val="0"/>
      <w:marRight w:val="0"/>
      <w:marTop w:val="0"/>
      <w:marBottom w:val="0"/>
      <w:divBdr>
        <w:top w:val="none" w:sz="0" w:space="0" w:color="auto"/>
        <w:left w:val="none" w:sz="0" w:space="0" w:color="auto"/>
        <w:bottom w:val="none" w:sz="0" w:space="0" w:color="auto"/>
        <w:right w:val="none" w:sz="0" w:space="0" w:color="auto"/>
      </w:divBdr>
    </w:div>
    <w:div w:id="1197768396">
      <w:bodyDiv w:val="1"/>
      <w:marLeft w:val="0"/>
      <w:marRight w:val="0"/>
      <w:marTop w:val="0"/>
      <w:marBottom w:val="0"/>
      <w:divBdr>
        <w:top w:val="none" w:sz="0" w:space="0" w:color="auto"/>
        <w:left w:val="none" w:sz="0" w:space="0" w:color="auto"/>
        <w:bottom w:val="none" w:sz="0" w:space="0" w:color="auto"/>
        <w:right w:val="none" w:sz="0" w:space="0" w:color="auto"/>
      </w:divBdr>
    </w:div>
    <w:div w:id="1213883169">
      <w:bodyDiv w:val="1"/>
      <w:marLeft w:val="0"/>
      <w:marRight w:val="0"/>
      <w:marTop w:val="0"/>
      <w:marBottom w:val="0"/>
      <w:divBdr>
        <w:top w:val="none" w:sz="0" w:space="0" w:color="auto"/>
        <w:left w:val="none" w:sz="0" w:space="0" w:color="auto"/>
        <w:bottom w:val="none" w:sz="0" w:space="0" w:color="auto"/>
        <w:right w:val="none" w:sz="0" w:space="0" w:color="auto"/>
      </w:divBdr>
    </w:div>
    <w:div w:id="1245527229">
      <w:bodyDiv w:val="1"/>
      <w:marLeft w:val="0"/>
      <w:marRight w:val="0"/>
      <w:marTop w:val="0"/>
      <w:marBottom w:val="0"/>
      <w:divBdr>
        <w:top w:val="none" w:sz="0" w:space="0" w:color="auto"/>
        <w:left w:val="none" w:sz="0" w:space="0" w:color="auto"/>
        <w:bottom w:val="none" w:sz="0" w:space="0" w:color="auto"/>
        <w:right w:val="none" w:sz="0" w:space="0" w:color="auto"/>
      </w:divBdr>
    </w:div>
    <w:div w:id="1272282454">
      <w:bodyDiv w:val="1"/>
      <w:marLeft w:val="0"/>
      <w:marRight w:val="0"/>
      <w:marTop w:val="0"/>
      <w:marBottom w:val="0"/>
      <w:divBdr>
        <w:top w:val="none" w:sz="0" w:space="0" w:color="auto"/>
        <w:left w:val="none" w:sz="0" w:space="0" w:color="auto"/>
        <w:bottom w:val="none" w:sz="0" w:space="0" w:color="auto"/>
        <w:right w:val="none" w:sz="0" w:space="0" w:color="auto"/>
      </w:divBdr>
    </w:div>
    <w:div w:id="1304581487">
      <w:bodyDiv w:val="1"/>
      <w:marLeft w:val="0"/>
      <w:marRight w:val="0"/>
      <w:marTop w:val="0"/>
      <w:marBottom w:val="0"/>
      <w:divBdr>
        <w:top w:val="none" w:sz="0" w:space="0" w:color="auto"/>
        <w:left w:val="none" w:sz="0" w:space="0" w:color="auto"/>
        <w:bottom w:val="none" w:sz="0" w:space="0" w:color="auto"/>
        <w:right w:val="none" w:sz="0" w:space="0" w:color="auto"/>
      </w:divBdr>
    </w:div>
    <w:div w:id="1349404803">
      <w:bodyDiv w:val="1"/>
      <w:marLeft w:val="0"/>
      <w:marRight w:val="0"/>
      <w:marTop w:val="0"/>
      <w:marBottom w:val="0"/>
      <w:divBdr>
        <w:top w:val="none" w:sz="0" w:space="0" w:color="auto"/>
        <w:left w:val="none" w:sz="0" w:space="0" w:color="auto"/>
        <w:bottom w:val="none" w:sz="0" w:space="0" w:color="auto"/>
        <w:right w:val="none" w:sz="0" w:space="0" w:color="auto"/>
      </w:divBdr>
    </w:div>
    <w:div w:id="1359164271">
      <w:bodyDiv w:val="1"/>
      <w:marLeft w:val="0"/>
      <w:marRight w:val="0"/>
      <w:marTop w:val="0"/>
      <w:marBottom w:val="0"/>
      <w:divBdr>
        <w:top w:val="none" w:sz="0" w:space="0" w:color="auto"/>
        <w:left w:val="none" w:sz="0" w:space="0" w:color="auto"/>
        <w:bottom w:val="none" w:sz="0" w:space="0" w:color="auto"/>
        <w:right w:val="none" w:sz="0" w:space="0" w:color="auto"/>
      </w:divBdr>
    </w:div>
    <w:div w:id="1377045807">
      <w:bodyDiv w:val="1"/>
      <w:marLeft w:val="0"/>
      <w:marRight w:val="0"/>
      <w:marTop w:val="0"/>
      <w:marBottom w:val="0"/>
      <w:divBdr>
        <w:top w:val="none" w:sz="0" w:space="0" w:color="auto"/>
        <w:left w:val="none" w:sz="0" w:space="0" w:color="auto"/>
        <w:bottom w:val="none" w:sz="0" w:space="0" w:color="auto"/>
        <w:right w:val="none" w:sz="0" w:space="0" w:color="auto"/>
      </w:divBdr>
    </w:div>
    <w:div w:id="1415203799">
      <w:bodyDiv w:val="1"/>
      <w:marLeft w:val="0"/>
      <w:marRight w:val="0"/>
      <w:marTop w:val="0"/>
      <w:marBottom w:val="0"/>
      <w:divBdr>
        <w:top w:val="none" w:sz="0" w:space="0" w:color="auto"/>
        <w:left w:val="none" w:sz="0" w:space="0" w:color="auto"/>
        <w:bottom w:val="none" w:sz="0" w:space="0" w:color="auto"/>
        <w:right w:val="none" w:sz="0" w:space="0" w:color="auto"/>
      </w:divBdr>
    </w:div>
    <w:div w:id="1475561111">
      <w:bodyDiv w:val="1"/>
      <w:marLeft w:val="0"/>
      <w:marRight w:val="0"/>
      <w:marTop w:val="0"/>
      <w:marBottom w:val="0"/>
      <w:divBdr>
        <w:top w:val="none" w:sz="0" w:space="0" w:color="auto"/>
        <w:left w:val="none" w:sz="0" w:space="0" w:color="auto"/>
        <w:bottom w:val="none" w:sz="0" w:space="0" w:color="auto"/>
        <w:right w:val="none" w:sz="0" w:space="0" w:color="auto"/>
      </w:divBdr>
    </w:div>
    <w:div w:id="1495026521">
      <w:bodyDiv w:val="1"/>
      <w:marLeft w:val="0"/>
      <w:marRight w:val="0"/>
      <w:marTop w:val="0"/>
      <w:marBottom w:val="0"/>
      <w:divBdr>
        <w:top w:val="none" w:sz="0" w:space="0" w:color="auto"/>
        <w:left w:val="none" w:sz="0" w:space="0" w:color="auto"/>
        <w:bottom w:val="none" w:sz="0" w:space="0" w:color="auto"/>
        <w:right w:val="none" w:sz="0" w:space="0" w:color="auto"/>
      </w:divBdr>
    </w:div>
    <w:div w:id="1528563337">
      <w:bodyDiv w:val="1"/>
      <w:marLeft w:val="0"/>
      <w:marRight w:val="0"/>
      <w:marTop w:val="0"/>
      <w:marBottom w:val="0"/>
      <w:divBdr>
        <w:top w:val="none" w:sz="0" w:space="0" w:color="auto"/>
        <w:left w:val="none" w:sz="0" w:space="0" w:color="auto"/>
        <w:bottom w:val="none" w:sz="0" w:space="0" w:color="auto"/>
        <w:right w:val="none" w:sz="0" w:space="0" w:color="auto"/>
      </w:divBdr>
    </w:div>
    <w:div w:id="1666978061">
      <w:bodyDiv w:val="1"/>
      <w:marLeft w:val="0"/>
      <w:marRight w:val="0"/>
      <w:marTop w:val="0"/>
      <w:marBottom w:val="0"/>
      <w:divBdr>
        <w:top w:val="none" w:sz="0" w:space="0" w:color="auto"/>
        <w:left w:val="none" w:sz="0" w:space="0" w:color="auto"/>
        <w:bottom w:val="none" w:sz="0" w:space="0" w:color="auto"/>
        <w:right w:val="none" w:sz="0" w:space="0" w:color="auto"/>
      </w:divBdr>
    </w:div>
    <w:div w:id="1727070756">
      <w:bodyDiv w:val="1"/>
      <w:marLeft w:val="0"/>
      <w:marRight w:val="0"/>
      <w:marTop w:val="0"/>
      <w:marBottom w:val="0"/>
      <w:divBdr>
        <w:top w:val="none" w:sz="0" w:space="0" w:color="auto"/>
        <w:left w:val="none" w:sz="0" w:space="0" w:color="auto"/>
        <w:bottom w:val="none" w:sz="0" w:space="0" w:color="auto"/>
        <w:right w:val="none" w:sz="0" w:space="0" w:color="auto"/>
      </w:divBdr>
      <w:divsChild>
        <w:div w:id="466124182">
          <w:marLeft w:val="0"/>
          <w:marRight w:val="0"/>
          <w:marTop w:val="0"/>
          <w:marBottom w:val="0"/>
          <w:divBdr>
            <w:top w:val="none" w:sz="0" w:space="0" w:color="auto"/>
            <w:left w:val="none" w:sz="0" w:space="0" w:color="auto"/>
            <w:bottom w:val="none" w:sz="0" w:space="0" w:color="auto"/>
            <w:right w:val="none" w:sz="0" w:space="0" w:color="auto"/>
          </w:divBdr>
          <w:divsChild>
            <w:div w:id="847717258">
              <w:marLeft w:val="0"/>
              <w:marRight w:val="0"/>
              <w:marTop w:val="0"/>
              <w:marBottom w:val="0"/>
              <w:divBdr>
                <w:top w:val="none" w:sz="0" w:space="0" w:color="auto"/>
                <w:left w:val="none" w:sz="0" w:space="0" w:color="auto"/>
                <w:bottom w:val="none" w:sz="0" w:space="0" w:color="auto"/>
                <w:right w:val="none" w:sz="0" w:space="0" w:color="auto"/>
              </w:divBdr>
              <w:divsChild>
                <w:div w:id="666323037">
                  <w:marLeft w:val="0"/>
                  <w:marRight w:val="0"/>
                  <w:marTop w:val="0"/>
                  <w:marBottom w:val="0"/>
                  <w:divBdr>
                    <w:top w:val="none" w:sz="0" w:space="0" w:color="auto"/>
                    <w:left w:val="none" w:sz="0" w:space="0" w:color="auto"/>
                    <w:bottom w:val="none" w:sz="0" w:space="0" w:color="auto"/>
                    <w:right w:val="none" w:sz="0" w:space="0" w:color="auto"/>
                  </w:divBdr>
                  <w:divsChild>
                    <w:div w:id="129329793">
                      <w:marLeft w:val="0"/>
                      <w:marRight w:val="0"/>
                      <w:marTop w:val="0"/>
                      <w:marBottom w:val="0"/>
                      <w:divBdr>
                        <w:top w:val="none" w:sz="0" w:space="0" w:color="auto"/>
                        <w:left w:val="none" w:sz="0" w:space="0" w:color="auto"/>
                        <w:bottom w:val="none" w:sz="0" w:space="0" w:color="auto"/>
                        <w:right w:val="none" w:sz="0" w:space="0" w:color="auto"/>
                      </w:divBdr>
                      <w:divsChild>
                        <w:div w:id="803546801">
                          <w:marLeft w:val="0"/>
                          <w:marRight w:val="0"/>
                          <w:marTop w:val="0"/>
                          <w:marBottom w:val="0"/>
                          <w:divBdr>
                            <w:top w:val="none" w:sz="0" w:space="0" w:color="auto"/>
                            <w:left w:val="none" w:sz="0" w:space="0" w:color="auto"/>
                            <w:bottom w:val="none" w:sz="0" w:space="0" w:color="auto"/>
                            <w:right w:val="none" w:sz="0" w:space="0" w:color="auto"/>
                          </w:divBdr>
                          <w:divsChild>
                            <w:div w:id="1763648601">
                              <w:marLeft w:val="0"/>
                              <w:marRight w:val="0"/>
                              <w:marTop w:val="0"/>
                              <w:marBottom w:val="0"/>
                              <w:divBdr>
                                <w:top w:val="none" w:sz="0" w:space="0" w:color="auto"/>
                                <w:left w:val="none" w:sz="0" w:space="0" w:color="auto"/>
                                <w:bottom w:val="none" w:sz="0" w:space="0" w:color="auto"/>
                                <w:right w:val="none" w:sz="0" w:space="0" w:color="auto"/>
                              </w:divBdr>
                              <w:divsChild>
                                <w:div w:id="362874934">
                                  <w:marLeft w:val="0"/>
                                  <w:marRight w:val="0"/>
                                  <w:marTop w:val="0"/>
                                  <w:marBottom w:val="0"/>
                                  <w:divBdr>
                                    <w:top w:val="none" w:sz="0" w:space="0" w:color="auto"/>
                                    <w:left w:val="none" w:sz="0" w:space="0" w:color="auto"/>
                                    <w:bottom w:val="none" w:sz="0" w:space="0" w:color="auto"/>
                                    <w:right w:val="none" w:sz="0" w:space="0" w:color="auto"/>
                                  </w:divBdr>
                                  <w:divsChild>
                                    <w:div w:id="1220939119">
                                      <w:marLeft w:val="0"/>
                                      <w:marRight w:val="0"/>
                                      <w:marTop w:val="0"/>
                                      <w:marBottom w:val="0"/>
                                      <w:divBdr>
                                        <w:top w:val="none" w:sz="0" w:space="0" w:color="auto"/>
                                        <w:left w:val="none" w:sz="0" w:space="0" w:color="auto"/>
                                        <w:bottom w:val="none" w:sz="0" w:space="0" w:color="auto"/>
                                        <w:right w:val="none" w:sz="0" w:space="0" w:color="auto"/>
                                      </w:divBdr>
                                      <w:divsChild>
                                        <w:div w:id="917444324">
                                          <w:marLeft w:val="0"/>
                                          <w:marRight w:val="0"/>
                                          <w:marTop w:val="0"/>
                                          <w:marBottom w:val="0"/>
                                          <w:divBdr>
                                            <w:top w:val="none" w:sz="0" w:space="0" w:color="auto"/>
                                            <w:left w:val="none" w:sz="0" w:space="0" w:color="auto"/>
                                            <w:bottom w:val="none" w:sz="0" w:space="0" w:color="auto"/>
                                            <w:right w:val="none" w:sz="0" w:space="0" w:color="auto"/>
                                          </w:divBdr>
                                          <w:divsChild>
                                            <w:div w:id="998264613">
                                              <w:marLeft w:val="0"/>
                                              <w:marRight w:val="0"/>
                                              <w:marTop w:val="0"/>
                                              <w:marBottom w:val="0"/>
                                              <w:divBdr>
                                                <w:top w:val="none" w:sz="0" w:space="0" w:color="auto"/>
                                                <w:left w:val="none" w:sz="0" w:space="0" w:color="auto"/>
                                                <w:bottom w:val="none" w:sz="0" w:space="0" w:color="auto"/>
                                                <w:right w:val="none" w:sz="0" w:space="0" w:color="auto"/>
                                              </w:divBdr>
                                              <w:divsChild>
                                                <w:div w:id="110631647">
                                                  <w:marLeft w:val="0"/>
                                                  <w:marRight w:val="0"/>
                                                  <w:marTop w:val="0"/>
                                                  <w:marBottom w:val="0"/>
                                                  <w:divBdr>
                                                    <w:top w:val="none" w:sz="0" w:space="0" w:color="auto"/>
                                                    <w:left w:val="none" w:sz="0" w:space="0" w:color="auto"/>
                                                    <w:bottom w:val="none" w:sz="0" w:space="0" w:color="auto"/>
                                                    <w:right w:val="none" w:sz="0" w:space="0" w:color="auto"/>
                                                  </w:divBdr>
                                                  <w:divsChild>
                                                    <w:div w:id="2084913780">
                                                      <w:marLeft w:val="0"/>
                                                      <w:marRight w:val="0"/>
                                                      <w:marTop w:val="0"/>
                                                      <w:marBottom w:val="0"/>
                                                      <w:divBdr>
                                                        <w:top w:val="none" w:sz="0" w:space="0" w:color="auto"/>
                                                        <w:left w:val="none" w:sz="0" w:space="0" w:color="auto"/>
                                                        <w:bottom w:val="none" w:sz="0" w:space="0" w:color="auto"/>
                                                        <w:right w:val="none" w:sz="0" w:space="0" w:color="auto"/>
                                                      </w:divBdr>
                                                      <w:divsChild>
                                                        <w:div w:id="641734897">
                                                          <w:marLeft w:val="0"/>
                                                          <w:marRight w:val="0"/>
                                                          <w:marTop w:val="0"/>
                                                          <w:marBottom w:val="0"/>
                                                          <w:divBdr>
                                                            <w:top w:val="none" w:sz="0" w:space="0" w:color="auto"/>
                                                            <w:left w:val="none" w:sz="0" w:space="0" w:color="auto"/>
                                                            <w:bottom w:val="none" w:sz="0" w:space="0" w:color="auto"/>
                                                            <w:right w:val="none" w:sz="0" w:space="0" w:color="auto"/>
                                                          </w:divBdr>
                                                          <w:divsChild>
                                                            <w:div w:id="1236208260">
                                                              <w:marLeft w:val="0"/>
                                                              <w:marRight w:val="0"/>
                                                              <w:marTop w:val="0"/>
                                                              <w:marBottom w:val="0"/>
                                                              <w:divBdr>
                                                                <w:top w:val="none" w:sz="0" w:space="0" w:color="auto"/>
                                                                <w:left w:val="none" w:sz="0" w:space="0" w:color="auto"/>
                                                                <w:bottom w:val="none" w:sz="0" w:space="0" w:color="auto"/>
                                                                <w:right w:val="none" w:sz="0" w:space="0" w:color="auto"/>
                                                              </w:divBdr>
                                                              <w:divsChild>
                                                                <w:div w:id="2055613103">
                                                                  <w:marLeft w:val="0"/>
                                                                  <w:marRight w:val="0"/>
                                                                  <w:marTop w:val="0"/>
                                                                  <w:marBottom w:val="0"/>
                                                                  <w:divBdr>
                                                                    <w:top w:val="none" w:sz="0" w:space="0" w:color="auto"/>
                                                                    <w:left w:val="none" w:sz="0" w:space="0" w:color="auto"/>
                                                                    <w:bottom w:val="none" w:sz="0" w:space="0" w:color="auto"/>
                                                                    <w:right w:val="none" w:sz="0" w:space="0" w:color="auto"/>
                                                                  </w:divBdr>
                                                                  <w:divsChild>
                                                                    <w:div w:id="1821535373">
                                                                      <w:marLeft w:val="0"/>
                                                                      <w:marRight w:val="0"/>
                                                                      <w:marTop w:val="0"/>
                                                                      <w:marBottom w:val="0"/>
                                                                      <w:divBdr>
                                                                        <w:top w:val="none" w:sz="0" w:space="0" w:color="auto"/>
                                                                        <w:left w:val="none" w:sz="0" w:space="0" w:color="auto"/>
                                                                        <w:bottom w:val="none" w:sz="0" w:space="0" w:color="auto"/>
                                                                        <w:right w:val="none" w:sz="0" w:space="0" w:color="auto"/>
                                                                      </w:divBdr>
                                                                      <w:divsChild>
                                                                        <w:div w:id="1146165554">
                                                                          <w:marLeft w:val="0"/>
                                                                          <w:marRight w:val="0"/>
                                                                          <w:marTop w:val="0"/>
                                                                          <w:marBottom w:val="0"/>
                                                                          <w:divBdr>
                                                                            <w:top w:val="none" w:sz="0" w:space="0" w:color="auto"/>
                                                                            <w:left w:val="none" w:sz="0" w:space="0" w:color="auto"/>
                                                                            <w:bottom w:val="none" w:sz="0" w:space="0" w:color="auto"/>
                                                                            <w:right w:val="none" w:sz="0" w:space="0" w:color="auto"/>
                                                                          </w:divBdr>
                                                                          <w:divsChild>
                                                                            <w:div w:id="264191451">
                                                                              <w:marLeft w:val="0"/>
                                                                              <w:marRight w:val="0"/>
                                                                              <w:marTop w:val="0"/>
                                                                              <w:marBottom w:val="0"/>
                                                                              <w:divBdr>
                                                                                <w:top w:val="none" w:sz="0" w:space="0" w:color="auto"/>
                                                                                <w:left w:val="none" w:sz="0" w:space="0" w:color="auto"/>
                                                                                <w:bottom w:val="none" w:sz="0" w:space="0" w:color="auto"/>
                                                                                <w:right w:val="none" w:sz="0" w:space="0" w:color="auto"/>
                                                                              </w:divBdr>
                                                                              <w:divsChild>
                                                                                <w:div w:id="647906082">
                                                                                  <w:marLeft w:val="0"/>
                                                                                  <w:marRight w:val="0"/>
                                                                                  <w:marTop w:val="0"/>
                                                                                  <w:marBottom w:val="0"/>
                                                                                  <w:divBdr>
                                                                                    <w:top w:val="none" w:sz="0" w:space="0" w:color="auto"/>
                                                                                    <w:left w:val="none" w:sz="0" w:space="0" w:color="auto"/>
                                                                                    <w:bottom w:val="none" w:sz="0" w:space="0" w:color="auto"/>
                                                                                    <w:right w:val="none" w:sz="0" w:space="0" w:color="auto"/>
                                                                                  </w:divBdr>
                                                                                  <w:divsChild>
                                                                                    <w:div w:id="506021690">
                                                                                      <w:marLeft w:val="0"/>
                                                                                      <w:marRight w:val="0"/>
                                                                                      <w:marTop w:val="0"/>
                                                                                      <w:marBottom w:val="0"/>
                                                                                      <w:divBdr>
                                                                                        <w:top w:val="none" w:sz="0" w:space="0" w:color="auto"/>
                                                                                        <w:left w:val="none" w:sz="0" w:space="0" w:color="auto"/>
                                                                                        <w:bottom w:val="none" w:sz="0" w:space="0" w:color="auto"/>
                                                                                        <w:right w:val="none" w:sz="0" w:space="0" w:color="auto"/>
                                                                                      </w:divBdr>
                                                                                      <w:divsChild>
                                                                                        <w:div w:id="875391157">
                                                                                          <w:marLeft w:val="0"/>
                                                                                          <w:marRight w:val="0"/>
                                                                                          <w:marTop w:val="0"/>
                                                                                          <w:marBottom w:val="0"/>
                                                                                          <w:divBdr>
                                                                                            <w:top w:val="none" w:sz="0" w:space="0" w:color="auto"/>
                                                                                            <w:left w:val="none" w:sz="0" w:space="0" w:color="auto"/>
                                                                                            <w:bottom w:val="none" w:sz="0" w:space="0" w:color="auto"/>
                                                                                            <w:right w:val="none" w:sz="0" w:space="0" w:color="auto"/>
                                                                                          </w:divBdr>
                                                                                          <w:divsChild>
                                                                                            <w:div w:id="905073871">
                                                                                              <w:marLeft w:val="0"/>
                                                                                              <w:marRight w:val="0"/>
                                                                                              <w:marTop w:val="0"/>
                                                                                              <w:marBottom w:val="0"/>
                                                                                              <w:divBdr>
                                                                                                <w:top w:val="none" w:sz="0" w:space="0" w:color="auto"/>
                                                                                                <w:left w:val="none" w:sz="0" w:space="0" w:color="auto"/>
                                                                                                <w:bottom w:val="none" w:sz="0" w:space="0" w:color="auto"/>
                                                                                                <w:right w:val="none" w:sz="0" w:space="0" w:color="auto"/>
                                                                                              </w:divBdr>
                                                                                              <w:divsChild>
                                                                                                <w:div w:id="1909803363">
                                                                                                  <w:marLeft w:val="0"/>
                                                                                                  <w:marRight w:val="0"/>
                                                                                                  <w:marTop w:val="0"/>
                                                                                                  <w:marBottom w:val="0"/>
                                                                                                  <w:divBdr>
                                                                                                    <w:top w:val="none" w:sz="0" w:space="0" w:color="auto"/>
                                                                                                    <w:left w:val="none" w:sz="0" w:space="0" w:color="auto"/>
                                                                                                    <w:bottom w:val="none" w:sz="0" w:space="0" w:color="auto"/>
                                                                                                    <w:right w:val="none" w:sz="0" w:space="0" w:color="auto"/>
                                                                                                  </w:divBdr>
                                                                                                  <w:divsChild>
                                                                                                    <w:div w:id="1204907097">
                                                                                                      <w:marLeft w:val="0"/>
                                                                                                      <w:marRight w:val="0"/>
                                                                                                      <w:marTop w:val="0"/>
                                                                                                      <w:marBottom w:val="0"/>
                                                                                                      <w:divBdr>
                                                                                                        <w:top w:val="none" w:sz="0" w:space="0" w:color="auto"/>
                                                                                                        <w:left w:val="none" w:sz="0" w:space="0" w:color="auto"/>
                                                                                                        <w:bottom w:val="none" w:sz="0" w:space="0" w:color="auto"/>
                                                                                                        <w:right w:val="none" w:sz="0" w:space="0" w:color="auto"/>
                                                                                                      </w:divBdr>
                                                                                                      <w:divsChild>
                                                                                                        <w:div w:id="662928258">
                                                                                                          <w:marLeft w:val="0"/>
                                                                                                          <w:marRight w:val="0"/>
                                                                                                          <w:marTop w:val="0"/>
                                                                                                          <w:marBottom w:val="0"/>
                                                                                                          <w:divBdr>
                                                                                                            <w:top w:val="none" w:sz="0" w:space="0" w:color="auto"/>
                                                                                                            <w:left w:val="none" w:sz="0" w:space="0" w:color="auto"/>
                                                                                                            <w:bottom w:val="none" w:sz="0" w:space="0" w:color="auto"/>
                                                                                                            <w:right w:val="none" w:sz="0" w:space="0" w:color="auto"/>
                                                                                                          </w:divBdr>
                                                                                                          <w:divsChild>
                                                                                                            <w:div w:id="1265378346">
                                                                                                              <w:marLeft w:val="0"/>
                                                                                                              <w:marRight w:val="0"/>
                                                                                                              <w:marTop w:val="0"/>
                                                                                                              <w:marBottom w:val="0"/>
                                                                                                              <w:divBdr>
                                                                                                                <w:top w:val="none" w:sz="0" w:space="0" w:color="auto"/>
                                                                                                                <w:left w:val="none" w:sz="0" w:space="0" w:color="auto"/>
                                                                                                                <w:bottom w:val="none" w:sz="0" w:space="0" w:color="auto"/>
                                                                                                                <w:right w:val="none" w:sz="0" w:space="0" w:color="auto"/>
                                                                                                              </w:divBdr>
                                                                                                              <w:divsChild>
                                                                                                                <w:div w:id="779687747">
                                                                                                                  <w:marLeft w:val="0"/>
                                                                                                                  <w:marRight w:val="0"/>
                                                                                                                  <w:marTop w:val="0"/>
                                                                                                                  <w:marBottom w:val="0"/>
                                                                                                                  <w:divBdr>
                                                                                                                    <w:top w:val="none" w:sz="0" w:space="0" w:color="auto"/>
                                                                                                                    <w:left w:val="none" w:sz="0" w:space="0" w:color="auto"/>
                                                                                                                    <w:bottom w:val="none" w:sz="0" w:space="0" w:color="auto"/>
                                                                                                                    <w:right w:val="none" w:sz="0" w:space="0" w:color="auto"/>
                                                                                                                  </w:divBdr>
                                                                                                                  <w:divsChild>
                                                                                                                    <w:div w:id="757672789">
                                                                                                                      <w:marLeft w:val="0"/>
                                                                                                                      <w:marRight w:val="0"/>
                                                                                                                      <w:marTop w:val="0"/>
                                                                                                                      <w:marBottom w:val="0"/>
                                                                                                                      <w:divBdr>
                                                                                                                        <w:top w:val="none" w:sz="0" w:space="0" w:color="auto"/>
                                                                                                                        <w:left w:val="none" w:sz="0" w:space="0" w:color="auto"/>
                                                                                                                        <w:bottom w:val="none" w:sz="0" w:space="0" w:color="auto"/>
                                                                                                                        <w:right w:val="none" w:sz="0" w:space="0" w:color="auto"/>
                                                                                                                      </w:divBdr>
                                                                                                                      <w:divsChild>
                                                                                                                        <w:div w:id="52781159">
                                                                                                                          <w:marLeft w:val="0"/>
                                                                                                                          <w:marRight w:val="0"/>
                                                                                                                          <w:marTop w:val="0"/>
                                                                                                                          <w:marBottom w:val="0"/>
                                                                                                                          <w:divBdr>
                                                                                                                            <w:top w:val="none" w:sz="0" w:space="0" w:color="auto"/>
                                                                                                                            <w:left w:val="none" w:sz="0" w:space="0" w:color="auto"/>
                                                                                                                            <w:bottom w:val="none" w:sz="0" w:space="0" w:color="auto"/>
                                                                                                                            <w:right w:val="none" w:sz="0" w:space="0" w:color="auto"/>
                                                                                                                          </w:divBdr>
                                                                                                                          <w:divsChild>
                                                                                                                            <w:div w:id="2133937282">
                                                                                                                              <w:marLeft w:val="0"/>
                                                                                                                              <w:marRight w:val="0"/>
                                                                                                                              <w:marTop w:val="0"/>
                                                                                                                              <w:marBottom w:val="0"/>
                                                                                                                              <w:divBdr>
                                                                                                                                <w:top w:val="none" w:sz="0" w:space="0" w:color="auto"/>
                                                                                                                                <w:left w:val="none" w:sz="0" w:space="0" w:color="auto"/>
                                                                                                                                <w:bottom w:val="none" w:sz="0" w:space="0" w:color="auto"/>
                                                                                                                                <w:right w:val="none" w:sz="0" w:space="0" w:color="auto"/>
                                                                                                                              </w:divBdr>
                                                                                                                              <w:divsChild>
                                                                                                                                <w:div w:id="1239905798">
                                                                                                                                  <w:marLeft w:val="0"/>
                                                                                                                                  <w:marRight w:val="0"/>
                                                                                                                                  <w:marTop w:val="0"/>
                                                                                                                                  <w:marBottom w:val="0"/>
                                                                                                                                  <w:divBdr>
                                                                                                                                    <w:top w:val="none" w:sz="0" w:space="0" w:color="auto"/>
                                                                                                                                    <w:left w:val="none" w:sz="0" w:space="0" w:color="auto"/>
                                                                                                                                    <w:bottom w:val="none" w:sz="0" w:space="0" w:color="auto"/>
                                                                                                                                    <w:right w:val="none" w:sz="0" w:space="0" w:color="auto"/>
                                                                                                                                  </w:divBdr>
                                                                                                                                  <w:divsChild>
                                                                                                                                    <w:div w:id="1194727504">
                                                                                                                                      <w:marLeft w:val="0"/>
                                                                                                                                      <w:marRight w:val="0"/>
                                                                                                                                      <w:marTop w:val="0"/>
                                                                                                                                      <w:marBottom w:val="0"/>
                                                                                                                                      <w:divBdr>
                                                                                                                                        <w:top w:val="none" w:sz="0" w:space="0" w:color="auto"/>
                                                                                                                                        <w:left w:val="none" w:sz="0" w:space="0" w:color="auto"/>
                                                                                                                                        <w:bottom w:val="none" w:sz="0" w:space="0" w:color="auto"/>
                                                                                                                                        <w:right w:val="none" w:sz="0" w:space="0" w:color="auto"/>
                                                                                                                                      </w:divBdr>
                                                                                                                                      <w:divsChild>
                                                                                                                                        <w:div w:id="351995073">
                                                                                                                                          <w:marLeft w:val="0"/>
                                                                                                                                          <w:marRight w:val="0"/>
                                                                                                                                          <w:marTop w:val="0"/>
                                                                                                                                          <w:marBottom w:val="0"/>
                                                                                                                                          <w:divBdr>
                                                                                                                                            <w:top w:val="none" w:sz="0" w:space="0" w:color="auto"/>
                                                                                                                                            <w:left w:val="none" w:sz="0" w:space="0" w:color="auto"/>
                                                                                                                                            <w:bottom w:val="none" w:sz="0" w:space="0" w:color="auto"/>
                                                                                                                                            <w:right w:val="none" w:sz="0" w:space="0" w:color="auto"/>
                                                                                                                                          </w:divBdr>
                                                                                                                                          <w:divsChild>
                                                                                                                                            <w:div w:id="1296369812">
                                                                                                                                              <w:marLeft w:val="0"/>
                                                                                                                                              <w:marRight w:val="0"/>
                                                                                                                                              <w:marTop w:val="0"/>
                                                                                                                                              <w:marBottom w:val="0"/>
                                                                                                                                              <w:divBdr>
                                                                                                                                                <w:top w:val="none" w:sz="0" w:space="0" w:color="auto"/>
                                                                                                                                                <w:left w:val="none" w:sz="0" w:space="0" w:color="auto"/>
                                                                                                                                                <w:bottom w:val="none" w:sz="0" w:space="0" w:color="auto"/>
                                                                                                                                                <w:right w:val="none" w:sz="0" w:space="0" w:color="auto"/>
                                                                                                                                              </w:divBdr>
                                                                                                                                              <w:divsChild>
                                                                                                                                                <w:div w:id="23285644">
                                                                                                                                                  <w:marLeft w:val="0"/>
                                                                                                                                                  <w:marRight w:val="0"/>
                                                                                                                                                  <w:marTop w:val="0"/>
                                                                                                                                                  <w:marBottom w:val="0"/>
                                                                                                                                                  <w:divBdr>
                                                                                                                                                    <w:top w:val="none" w:sz="0" w:space="0" w:color="auto"/>
                                                                                                                                                    <w:left w:val="none" w:sz="0" w:space="0" w:color="auto"/>
                                                                                                                                                    <w:bottom w:val="none" w:sz="0" w:space="0" w:color="auto"/>
                                                                                                                                                    <w:right w:val="none" w:sz="0" w:space="0" w:color="auto"/>
                                                                                                                                                  </w:divBdr>
                                                                                                                                                  <w:divsChild>
                                                                                                                                                    <w:div w:id="1619144479">
                                                                                                                                                      <w:marLeft w:val="0"/>
                                                                                                                                                      <w:marRight w:val="0"/>
                                                                                                                                                      <w:marTop w:val="0"/>
                                                                                                                                                      <w:marBottom w:val="0"/>
                                                                                                                                                      <w:divBdr>
                                                                                                                                                        <w:top w:val="none" w:sz="0" w:space="0" w:color="auto"/>
                                                                                                                                                        <w:left w:val="none" w:sz="0" w:space="0" w:color="auto"/>
                                                                                                                                                        <w:bottom w:val="none" w:sz="0" w:space="0" w:color="auto"/>
                                                                                                                                                        <w:right w:val="none" w:sz="0" w:space="0" w:color="auto"/>
                                                                                                                                                      </w:divBdr>
                                                                                                                                                      <w:divsChild>
                                                                                                                                                        <w:div w:id="708990629">
                                                                                                                                                          <w:marLeft w:val="0"/>
                                                                                                                                                          <w:marRight w:val="0"/>
                                                                                                                                                          <w:marTop w:val="0"/>
                                                                                                                                                          <w:marBottom w:val="0"/>
                                                                                                                                                          <w:divBdr>
                                                                                                                                                            <w:top w:val="none" w:sz="0" w:space="0" w:color="auto"/>
                                                                                                                                                            <w:left w:val="none" w:sz="0" w:space="0" w:color="auto"/>
                                                                                                                                                            <w:bottom w:val="none" w:sz="0" w:space="0" w:color="auto"/>
                                                                                                                                                            <w:right w:val="none" w:sz="0" w:space="0" w:color="auto"/>
                                                                                                                                                          </w:divBdr>
                                                                                                                                                          <w:divsChild>
                                                                                                                                                            <w:div w:id="1044448438">
                                                                                                                                                              <w:marLeft w:val="0"/>
                                                                                                                                                              <w:marRight w:val="0"/>
                                                                                                                                                              <w:marTop w:val="0"/>
                                                                                                                                                              <w:marBottom w:val="0"/>
                                                                                                                                                              <w:divBdr>
                                                                                                                                                                <w:top w:val="none" w:sz="0" w:space="0" w:color="auto"/>
                                                                                                                                                                <w:left w:val="none" w:sz="0" w:space="0" w:color="auto"/>
                                                                                                                                                                <w:bottom w:val="none" w:sz="0" w:space="0" w:color="auto"/>
                                                                                                                                                                <w:right w:val="none" w:sz="0" w:space="0" w:color="auto"/>
                                                                                                                                                              </w:divBdr>
                                                                                                                                                              <w:divsChild>
                                                                                                                                                                <w:div w:id="1396734690">
                                                                                                                                                                  <w:marLeft w:val="0"/>
                                                                                                                                                                  <w:marRight w:val="0"/>
                                                                                                                                                                  <w:marTop w:val="0"/>
                                                                                                                                                                  <w:marBottom w:val="0"/>
                                                                                                                                                                  <w:divBdr>
                                                                                                                                                                    <w:top w:val="none" w:sz="0" w:space="0" w:color="auto"/>
                                                                                                                                                                    <w:left w:val="none" w:sz="0" w:space="0" w:color="auto"/>
                                                                                                                                                                    <w:bottom w:val="none" w:sz="0" w:space="0" w:color="auto"/>
                                                                                                                                                                    <w:right w:val="none" w:sz="0" w:space="0" w:color="auto"/>
                                                                                                                                                                  </w:divBdr>
                                                                                                                                                                  <w:divsChild>
                                                                                                                                                                    <w:div w:id="323894239">
                                                                                                                                                                      <w:marLeft w:val="0"/>
                                                                                                                                                                      <w:marRight w:val="0"/>
                                                                                                                                                                      <w:marTop w:val="0"/>
                                                                                                                                                                      <w:marBottom w:val="0"/>
                                                                                                                                                                      <w:divBdr>
                                                                                                                                                                        <w:top w:val="none" w:sz="0" w:space="0" w:color="auto"/>
                                                                                                                                                                        <w:left w:val="none" w:sz="0" w:space="0" w:color="auto"/>
                                                                                                                                                                        <w:bottom w:val="none" w:sz="0" w:space="0" w:color="auto"/>
                                                                                                                                                                        <w:right w:val="none" w:sz="0" w:space="0" w:color="auto"/>
                                                                                                                                                                      </w:divBdr>
                                                                                                                                                                      <w:divsChild>
                                                                                                                                                                        <w:div w:id="1246646905">
                                                                                                                                                                          <w:marLeft w:val="0"/>
                                                                                                                                                                          <w:marRight w:val="0"/>
                                                                                                                                                                          <w:marTop w:val="0"/>
                                                                                                                                                                          <w:marBottom w:val="0"/>
                                                                                                                                                                          <w:divBdr>
                                                                                                                                                                            <w:top w:val="none" w:sz="0" w:space="0" w:color="auto"/>
                                                                                                                                                                            <w:left w:val="none" w:sz="0" w:space="0" w:color="auto"/>
                                                                                                                                                                            <w:bottom w:val="none" w:sz="0" w:space="0" w:color="auto"/>
                                                                                                                                                                            <w:right w:val="none" w:sz="0" w:space="0" w:color="auto"/>
                                                                                                                                                                          </w:divBdr>
                                                                                                                                                                          <w:divsChild>
                                                                                                                                                                            <w:div w:id="36007773">
                                                                                                                                                                              <w:marLeft w:val="0"/>
                                                                                                                                                                              <w:marRight w:val="0"/>
                                                                                                                                                                              <w:marTop w:val="0"/>
                                                                                                                                                                              <w:marBottom w:val="0"/>
                                                                                                                                                                              <w:divBdr>
                                                                                                                                                                                <w:top w:val="none" w:sz="0" w:space="0" w:color="auto"/>
                                                                                                                                                                                <w:left w:val="none" w:sz="0" w:space="0" w:color="auto"/>
                                                                                                                                                                                <w:bottom w:val="none" w:sz="0" w:space="0" w:color="auto"/>
                                                                                                                                                                                <w:right w:val="none" w:sz="0" w:space="0" w:color="auto"/>
                                                                                                                                                                              </w:divBdr>
                                                                                                                                                                              <w:divsChild>
                                                                                                                                                                                <w:div w:id="1959556530">
                                                                                                                                                                                  <w:marLeft w:val="0"/>
                                                                                                                                                                                  <w:marRight w:val="0"/>
                                                                                                                                                                                  <w:marTop w:val="0"/>
                                                                                                                                                                                  <w:marBottom w:val="0"/>
                                                                                                                                                                                  <w:divBdr>
                                                                                                                                                                                    <w:top w:val="none" w:sz="0" w:space="0" w:color="auto"/>
                                                                                                                                                                                    <w:left w:val="none" w:sz="0" w:space="0" w:color="auto"/>
                                                                                                                                                                                    <w:bottom w:val="none" w:sz="0" w:space="0" w:color="auto"/>
                                                                                                                                                                                    <w:right w:val="none" w:sz="0" w:space="0" w:color="auto"/>
                                                                                                                                                                                  </w:divBdr>
                                                                                                                                                                                  <w:divsChild>
                                                                                                                                                                                    <w:div w:id="91364489">
                                                                                                                                                                                      <w:marLeft w:val="0"/>
                                                                                                                                                                                      <w:marRight w:val="0"/>
                                                                                                                                                                                      <w:marTop w:val="0"/>
                                                                                                                                                                                      <w:marBottom w:val="0"/>
                                                                                                                                                                                      <w:divBdr>
                                                                                                                                                                                        <w:top w:val="none" w:sz="0" w:space="0" w:color="auto"/>
                                                                                                                                                                                        <w:left w:val="none" w:sz="0" w:space="0" w:color="auto"/>
                                                                                                                                                                                        <w:bottom w:val="none" w:sz="0" w:space="0" w:color="auto"/>
                                                                                                                                                                                        <w:right w:val="none" w:sz="0" w:space="0" w:color="auto"/>
                                                                                                                                                                                      </w:divBdr>
                                                                                                                                                                                      <w:divsChild>
                                                                                                                                                                                        <w:div w:id="1649364394">
                                                                                                                                                                                          <w:marLeft w:val="0"/>
                                                                                                                                                                                          <w:marRight w:val="0"/>
                                                                                                                                                                                          <w:marTop w:val="0"/>
                                                                                                                                                                                          <w:marBottom w:val="0"/>
                                                                                                                                                                                          <w:divBdr>
                                                                                                                                                                                            <w:top w:val="none" w:sz="0" w:space="0" w:color="auto"/>
                                                                                                                                                                                            <w:left w:val="none" w:sz="0" w:space="0" w:color="auto"/>
                                                                                                                                                                                            <w:bottom w:val="none" w:sz="0" w:space="0" w:color="auto"/>
                                                                                                                                                                                            <w:right w:val="none" w:sz="0" w:space="0" w:color="auto"/>
                                                                                                                                                                                          </w:divBdr>
                                                                                                                                                                                          <w:divsChild>
                                                                                                                                                                                            <w:div w:id="1649749025">
                                                                                                                                                                                              <w:marLeft w:val="0"/>
                                                                                                                                                                                              <w:marRight w:val="0"/>
                                                                                                                                                                                              <w:marTop w:val="0"/>
                                                                                                                                                                                              <w:marBottom w:val="0"/>
                                                                                                                                                                                              <w:divBdr>
                                                                                                                                                                                                <w:top w:val="none" w:sz="0" w:space="0" w:color="auto"/>
                                                                                                                                                                                                <w:left w:val="none" w:sz="0" w:space="0" w:color="auto"/>
                                                                                                                                                                                                <w:bottom w:val="none" w:sz="0" w:space="0" w:color="auto"/>
                                                                                                                                                                                                <w:right w:val="none" w:sz="0" w:space="0" w:color="auto"/>
                                                                                                                                                                                              </w:divBdr>
                                                                                                                                                                                              <w:divsChild>
                                                                                                                                                                                                <w:div w:id="743262111">
                                                                                                                                                                                                  <w:marLeft w:val="0"/>
                                                                                                                                                                                                  <w:marRight w:val="0"/>
                                                                                                                                                                                                  <w:marTop w:val="0"/>
                                                                                                                                                                                                  <w:marBottom w:val="0"/>
                                                                                                                                                                                                  <w:divBdr>
                                                                                                                                                                                                    <w:top w:val="none" w:sz="0" w:space="0" w:color="auto"/>
                                                                                                                                                                                                    <w:left w:val="none" w:sz="0" w:space="0" w:color="auto"/>
                                                                                                                                                                                                    <w:bottom w:val="none" w:sz="0" w:space="0" w:color="auto"/>
                                                                                                                                                                                                    <w:right w:val="none" w:sz="0" w:space="0" w:color="auto"/>
                                                                                                                                                                                                  </w:divBdr>
                                                                                                                                                                                                  <w:divsChild>
                                                                                                                                                                                                    <w:div w:id="1432042351">
                                                                                                                                                                                                      <w:marLeft w:val="0"/>
                                                                                                                                                                                                      <w:marRight w:val="0"/>
                                                                                                                                                                                                      <w:marTop w:val="0"/>
                                                                                                                                                                                                      <w:marBottom w:val="0"/>
                                                                                                                                                                                                      <w:divBdr>
                                                                                                                                                                                                        <w:top w:val="none" w:sz="0" w:space="0" w:color="auto"/>
                                                                                                                                                                                                        <w:left w:val="none" w:sz="0" w:space="0" w:color="auto"/>
                                                                                                                                                                                                        <w:bottom w:val="none" w:sz="0" w:space="0" w:color="auto"/>
                                                                                                                                                                                                        <w:right w:val="none" w:sz="0" w:space="0" w:color="auto"/>
                                                                                                                                                                                                      </w:divBdr>
                                                                                                                                                                                                      <w:divsChild>
                                                                                                                                                                                                        <w:div w:id="848563963">
                                                                                                                                                                                                          <w:marLeft w:val="0"/>
                                                                                                                                                                                                          <w:marRight w:val="0"/>
                                                                                                                                                                                                          <w:marTop w:val="0"/>
                                                                                                                                                                                                          <w:marBottom w:val="0"/>
                                                                                                                                                                                                          <w:divBdr>
                                                                                                                                                                                                            <w:top w:val="none" w:sz="0" w:space="0" w:color="auto"/>
                                                                                                                                                                                                            <w:left w:val="none" w:sz="0" w:space="0" w:color="auto"/>
                                                                                                                                                                                                            <w:bottom w:val="none" w:sz="0" w:space="0" w:color="auto"/>
                                                                                                                                                                                                            <w:right w:val="none" w:sz="0" w:space="0" w:color="auto"/>
                                                                                                                                                                                                          </w:divBdr>
                                                                                                                                                                                                          <w:divsChild>
                                                                                                                                                                                                            <w:div w:id="1030642380">
                                                                                                                                                                                                              <w:marLeft w:val="0"/>
                                                                                                                                                                                                              <w:marRight w:val="0"/>
                                                                                                                                                                                                              <w:marTop w:val="0"/>
                                                                                                                                                                                                              <w:marBottom w:val="0"/>
                                                                                                                                                                                                              <w:divBdr>
                                                                                                                                                                                                                <w:top w:val="none" w:sz="0" w:space="0" w:color="auto"/>
                                                                                                                                                                                                                <w:left w:val="none" w:sz="0" w:space="0" w:color="auto"/>
                                                                                                                                                                                                                <w:bottom w:val="none" w:sz="0" w:space="0" w:color="auto"/>
                                                                                                                                                                                                                <w:right w:val="none" w:sz="0" w:space="0" w:color="auto"/>
                                                                                                                                                                                                              </w:divBdr>
                                                                                                                                                                                                              <w:divsChild>
                                                                                                                                                                                                                <w:div w:id="115414085">
                                                                                                                                                                                                                  <w:marLeft w:val="0"/>
                                                                                                                                                                                                                  <w:marRight w:val="0"/>
                                                                                                                                                                                                                  <w:marTop w:val="0"/>
                                                                                                                                                                                                                  <w:marBottom w:val="0"/>
                                                                                                                                                                                                                  <w:divBdr>
                                                                                                                                                                                                                    <w:top w:val="none" w:sz="0" w:space="0" w:color="auto"/>
                                                                                                                                                                                                                    <w:left w:val="none" w:sz="0" w:space="0" w:color="auto"/>
                                                                                                                                                                                                                    <w:bottom w:val="none" w:sz="0" w:space="0" w:color="auto"/>
                                                                                                                                                                                                                    <w:right w:val="none" w:sz="0" w:space="0" w:color="auto"/>
                                                                                                                                                                                                                  </w:divBdr>
                                                                                                                                                                                                                  <w:divsChild>
                                                                                                                                                                                                                    <w:div w:id="1844472994">
                                                                                                                                                                                                                      <w:marLeft w:val="0"/>
                                                                                                                                                                                                                      <w:marRight w:val="0"/>
                                                                                                                                                                                                                      <w:marTop w:val="0"/>
                                                                                                                                                                                                                      <w:marBottom w:val="0"/>
                                                                                                                                                                                                                      <w:divBdr>
                                                                                                                                                                                                                        <w:top w:val="none" w:sz="0" w:space="0" w:color="auto"/>
                                                                                                                                                                                                                        <w:left w:val="none" w:sz="0" w:space="0" w:color="auto"/>
                                                                                                                                                                                                                        <w:bottom w:val="none" w:sz="0" w:space="0" w:color="auto"/>
                                                                                                                                                                                                                        <w:right w:val="none" w:sz="0" w:space="0" w:color="auto"/>
                                                                                                                                                                                                                      </w:divBdr>
                                                                                                                                                                                                                      <w:divsChild>
                                                                                                                                                                                                                        <w:div w:id="1107848381">
                                                                                                                                                                                                                          <w:marLeft w:val="0"/>
                                                                                                                                                                                                                          <w:marRight w:val="0"/>
                                                                                                                                                                                                                          <w:marTop w:val="0"/>
                                                                                                                                                                                                                          <w:marBottom w:val="0"/>
                                                                                                                                                                                                                          <w:divBdr>
                                                                                                                                                                                                                            <w:top w:val="none" w:sz="0" w:space="0" w:color="auto"/>
                                                                                                                                                                                                                            <w:left w:val="none" w:sz="0" w:space="0" w:color="auto"/>
                                                                                                                                                                                                                            <w:bottom w:val="none" w:sz="0" w:space="0" w:color="auto"/>
                                                                                                                                                                                                                            <w:right w:val="none" w:sz="0" w:space="0" w:color="auto"/>
                                                                                                                                                                                                                          </w:divBdr>
                                                                                                                                                                                                                          <w:divsChild>
                                                                                                                                                                                                                            <w:div w:id="1194808657">
                                                                                                                                                                                                                              <w:marLeft w:val="0"/>
                                                                                                                                                                                                                              <w:marRight w:val="0"/>
                                                                                                                                                                                                                              <w:marTop w:val="0"/>
                                                                                                                                                                                                                              <w:marBottom w:val="0"/>
                                                                                                                                                                                                                              <w:divBdr>
                                                                                                                                                                                                                                <w:top w:val="none" w:sz="0" w:space="0" w:color="auto"/>
                                                                                                                                                                                                                                <w:left w:val="none" w:sz="0" w:space="0" w:color="auto"/>
                                                                                                                                                                                                                                <w:bottom w:val="none" w:sz="0" w:space="0" w:color="auto"/>
                                                                                                                                                                                                                                <w:right w:val="none" w:sz="0" w:space="0" w:color="auto"/>
                                                                                                                                                                                                                              </w:divBdr>
                                                                                                                                                                                                                              <w:divsChild>
                                                                                                                                                                                                                                <w:div w:id="1838573940">
                                                                                                                                                                                                                                  <w:marLeft w:val="0"/>
                                                                                                                                                                                                                                  <w:marRight w:val="0"/>
                                                                                                                                                                                                                                  <w:marTop w:val="0"/>
                                                                                                                                                                                                                                  <w:marBottom w:val="0"/>
                                                                                                                                                                                                                                  <w:divBdr>
                                                                                                                                                                                                                                    <w:top w:val="none" w:sz="0" w:space="0" w:color="auto"/>
                                                                                                                                                                                                                                    <w:left w:val="none" w:sz="0" w:space="0" w:color="auto"/>
                                                                                                                                                                                                                                    <w:bottom w:val="none" w:sz="0" w:space="0" w:color="auto"/>
                                                                                                                                                                                                                                    <w:right w:val="none" w:sz="0" w:space="0" w:color="auto"/>
                                                                                                                                                                                                                                  </w:divBdr>
                                                                                                                                                                                                                                  <w:divsChild>
                                                                                                                                                                                                                                    <w:div w:id="657269976">
                                                                                                                                                                                                                                      <w:marLeft w:val="0"/>
                                                                                                                                                                                                                                      <w:marRight w:val="0"/>
                                                                                                                                                                                                                                      <w:marTop w:val="0"/>
                                                                                                                                                                                                                                      <w:marBottom w:val="0"/>
                                                                                                                                                                                                                                      <w:divBdr>
                                                                                                                                                                                                                                        <w:top w:val="none" w:sz="0" w:space="0" w:color="auto"/>
                                                                                                                                                                                                                                        <w:left w:val="none" w:sz="0" w:space="0" w:color="auto"/>
                                                                                                                                                                                                                                        <w:bottom w:val="none" w:sz="0" w:space="0" w:color="auto"/>
                                                                                                                                                                                                                                        <w:right w:val="none" w:sz="0" w:space="0" w:color="auto"/>
                                                                                                                                                                                                                                      </w:divBdr>
                                                                                                                                                                                                                                      <w:divsChild>
                                                                                                                                                                                                                                        <w:div w:id="1278950982">
                                                                                                                                                                                                                                          <w:marLeft w:val="0"/>
                                                                                                                                                                                                                                          <w:marRight w:val="0"/>
                                                                                                                                                                                                                                          <w:marTop w:val="0"/>
                                                                                                                                                                                                                                          <w:marBottom w:val="0"/>
                                                                                                                                                                                                                                          <w:divBdr>
                                                                                                                                                                                                                                            <w:top w:val="none" w:sz="0" w:space="0" w:color="auto"/>
                                                                                                                                                                                                                                            <w:left w:val="none" w:sz="0" w:space="0" w:color="auto"/>
                                                                                                                                                                                                                                            <w:bottom w:val="none" w:sz="0" w:space="0" w:color="auto"/>
                                                                                                                                                                                                                                            <w:right w:val="none" w:sz="0" w:space="0" w:color="auto"/>
                                                                                                                                                                                                                                          </w:divBdr>
                                                                                                                                                                                                                                          <w:divsChild>
                                                                                                                                                                                                                                            <w:div w:id="638464932">
                                                                                                                                                                                                                                              <w:marLeft w:val="0"/>
                                                                                                                                                                                                                                              <w:marRight w:val="0"/>
                                                                                                                                                                                                                                              <w:marTop w:val="0"/>
                                                                                                                                                                                                                                              <w:marBottom w:val="0"/>
                                                                                                                                                                                                                                              <w:divBdr>
                                                                                                                                                                                                                                                <w:top w:val="none" w:sz="0" w:space="0" w:color="auto"/>
                                                                                                                                                                                                                                                <w:left w:val="none" w:sz="0" w:space="0" w:color="auto"/>
                                                                                                                                                                                                                                                <w:bottom w:val="none" w:sz="0" w:space="0" w:color="auto"/>
                                                                                                                                                                                                                                                <w:right w:val="none" w:sz="0" w:space="0" w:color="auto"/>
                                                                                                                                                                                                                                              </w:divBdr>
                                                                                                                                                                                                                                              <w:divsChild>
                                                                                                                                                                                                                                                <w:div w:id="403378068">
                                                                                                                                                                                                                                                  <w:marLeft w:val="0"/>
                                                                                                                                                                                                                                                  <w:marRight w:val="0"/>
                                                                                                                                                                                                                                                  <w:marTop w:val="0"/>
                                                                                                                                                                                                                                                  <w:marBottom w:val="0"/>
                                                                                                                                                                                                                                                  <w:divBdr>
                                                                                                                                                                                                                                                    <w:top w:val="none" w:sz="0" w:space="0" w:color="auto"/>
                                                                                                                                                                                                                                                    <w:left w:val="none" w:sz="0" w:space="0" w:color="auto"/>
                                                                                                                                                                                                                                                    <w:bottom w:val="none" w:sz="0" w:space="0" w:color="auto"/>
                                                                                                                                                                                                                                                    <w:right w:val="none" w:sz="0" w:space="0" w:color="auto"/>
                                                                                                                                                                                                                                                  </w:divBdr>
                                                                                                                                                                                                                                                  <w:divsChild>
                                                                                                                                                                                                                                                    <w:div w:id="1665546277">
                                                                                                                                                                                                                                                      <w:marLeft w:val="0"/>
                                                                                                                                                                                                                                                      <w:marRight w:val="0"/>
                                                                                                                                                                                                                                                      <w:marTop w:val="0"/>
                                                                                                                                                                                                                                                      <w:marBottom w:val="0"/>
                                                                                                                                                                                                                                                      <w:divBdr>
                                                                                                                                                                                                                                                        <w:top w:val="none" w:sz="0" w:space="0" w:color="auto"/>
                                                                                                                                                                                                                                                        <w:left w:val="none" w:sz="0" w:space="0" w:color="auto"/>
                                                                                                                                                                                                                                                        <w:bottom w:val="none" w:sz="0" w:space="0" w:color="auto"/>
                                                                                                                                                                                                                                                        <w:right w:val="none" w:sz="0" w:space="0" w:color="auto"/>
                                                                                                                                                                                                                                                      </w:divBdr>
                                                                                                                                                                                                                                                      <w:divsChild>
                                                                                                                                                                                                                                                        <w:div w:id="853425374">
                                                                                                                                                                                                                                                          <w:marLeft w:val="0"/>
                                                                                                                                                                                                                                                          <w:marRight w:val="0"/>
                                                                                                                                                                                                                                                          <w:marTop w:val="0"/>
                                                                                                                                                                                                                                                          <w:marBottom w:val="0"/>
                                                                                                                                                                                                                                                          <w:divBdr>
                                                                                                                                                                                                                                                            <w:top w:val="none" w:sz="0" w:space="0" w:color="auto"/>
                                                                                                                                                                                                                                                            <w:left w:val="none" w:sz="0" w:space="0" w:color="auto"/>
                                                                                                                                                                                                                                                            <w:bottom w:val="none" w:sz="0" w:space="0" w:color="auto"/>
                                                                                                                                                                                                                                                            <w:right w:val="none" w:sz="0" w:space="0" w:color="auto"/>
                                                                                                                                                                                                                                                          </w:divBdr>
                                                                                                                                                                                                                                                          <w:divsChild>
                                                                                                                                                                                                                                                            <w:div w:id="1615399910">
                                                                                                                                                                                                                                                              <w:marLeft w:val="0"/>
                                                                                                                                                                                                                                                              <w:marRight w:val="0"/>
                                                                                                                                                                                                                                                              <w:marTop w:val="0"/>
                                                                                                                                                                                                                                                              <w:marBottom w:val="0"/>
                                                                                                                                                                                                                                                              <w:divBdr>
                                                                                                                                                                                                                                                                <w:top w:val="none" w:sz="0" w:space="0" w:color="auto"/>
                                                                                                                                                                                                                                                                <w:left w:val="none" w:sz="0" w:space="0" w:color="auto"/>
                                                                                                                                                                                                                                                                <w:bottom w:val="none" w:sz="0" w:space="0" w:color="auto"/>
                                                                                                                                                                                                                                                                <w:right w:val="none" w:sz="0" w:space="0" w:color="auto"/>
                                                                                                                                                                                                                                                              </w:divBdr>
                                                                                                                                                                                                                                                              <w:divsChild>
                                                                                                                                                                                                                                                                <w:div w:id="2119794064">
                                                                                                                                                                                                                                                                  <w:marLeft w:val="0"/>
                                                                                                                                                                                                                                                                  <w:marRight w:val="0"/>
                                                                                                                                                                                                                                                                  <w:marTop w:val="0"/>
                                                                                                                                                                                                                                                                  <w:marBottom w:val="0"/>
                                                                                                                                                                                                                                                                  <w:divBdr>
                                                                                                                                                                                                                                                                    <w:top w:val="none" w:sz="0" w:space="0" w:color="auto"/>
                                                                                                                                                                                                                                                                    <w:left w:val="none" w:sz="0" w:space="0" w:color="auto"/>
                                                                                                                                                                                                                                                                    <w:bottom w:val="none" w:sz="0" w:space="0" w:color="auto"/>
                                                                                                                                                                                                                                                                    <w:right w:val="none" w:sz="0" w:space="0" w:color="auto"/>
                                                                                                                                                                                                                                                                  </w:divBdr>
                                                                                                                                                                                                                                                                  <w:divsChild>
                                                                                                                                                                                                                                                                    <w:div w:id="817261199">
                                                                                                                                                                                                                                                                      <w:marLeft w:val="0"/>
                                                                                                                                                                                                                                                                      <w:marRight w:val="0"/>
                                                                                                                                                                                                                                                                      <w:marTop w:val="0"/>
                                                                                                                                                                                                                                                                      <w:marBottom w:val="0"/>
                                                                                                                                                                                                                                                                      <w:divBdr>
                                                                                                                                                                                                                                                                        <w:top w:val="none" w:sz="0" w:space="0" w:color="auto"/>
                                                                                                                                                                                                                                                                        <w:left w:val="none" w:sz="0" w:space="0" w:color="auto"/>
                                                                                                                                                                                                                                                                        <w:bottom w:val="none" w:sz="0" w:space="0" w:color="auto"/>
                                                                                                                                                                                                                                                                        <w:right w:val="none" w:sz="0" w:space="0" w:color="auto"/>
                                                                                                                                                                                                                                                                      </w:divBdr>
                                                                                                                                                                                                                                                                      <w:divsChild>
                                                                                                                                                                                                                                                                        <w:div w:id="284428828">
                                                                                                                                                                                                                                                                          <w:marLeft w:val="0"/>
                                                                                                                                                                                                                                                                          <w:marRight w:val="0"/>
                                                                                                                                                                                                                                                                          <w:marTop w:val="0"/>
                                                                                                                                                                                                                                                                          <w:marBottom w:val="0"/>
                                                                                                                                                                                                                                                                          <w:divBdr>
                                                                                                                                                                                                                                                                            <w:top w:val="none" w:sz="0" w:space="0" w:color="auto"/>
                                                                                                                                                                                                                                                                            <w:left w:val="none" w:sz="0" w:space="0" w:color="auto"/>
                                                                                                                                                                                                                                                                            <w:bottom w:val="none" w:sz="0" w:space="0" w:color="auto"/>
                                                                                                                                                                                                                                                                            <w:right w:val="none" w:sz="0" w:space="0" w:color="auto"/>
                                                                                                                                                                                                                                                                          </w:divBdr>
                                                                                                                                                                                                                                                                          <w:divsChild>
                                                                                                                                                                                                                                                                            <w:div w:id="583346735">
                                                                                                                                                                                                                                                                              <w:marLeft w:val="0"/>
                                                                                                                                                                                                                                                                              <w:marRight w:val="0"/>
                                                                                                                                                                                                                                                                              <w:marTop w:val="0"/>
                                                                                                                                                                                                                                                                              <w:marBottom w:val="0"/>
                                                                                                                                                                                                                                                                              <w:divBdr>
                                                                                                                                                                                                                                                                                <w:top w:val="none" w:sz="0" w:space="0" w:color="auto"/>
                                                                                                                                                                                                                                                                                <w:left w:val="none" w:sz="0" w:space="0" w:color="auto"/>
                                                                                                                                                                                                                                                                                <w:bottom w:val="none" w:sz="0" w:space="0" w:color="auto"/>
                                                                                                                                                                                                                                                                                <w:right w:val="none" w:sz="0" w:space="0" w:color="auto"/>
                                                                                                                                                                                                                                                                              </w:divBdr>
                                                                                                                                                                                                                                                                              <w:divsChild>
                                                                                                                                                                                                                                                                                <w:div w:id="1965232487">
                                                                                                                                                                                                                                                                                  <w:marLeft w:val="0"/>
                                                                                                                                                                                                                                                                                  <w:marRight w:val="0"/>
                                                                                                                                                                                                                                                                                  <w:marTop w:val="0"/>
                                                                                                                                                                                                                                                                                  <w:marBottom w:val="0"/>
                                                                                                                                                                                                                                                                                  <w:divBdr>
                                                                                                                                                                                                                                                                                    <w:top w:val="none" w:sz="0" w:space="0" w:color="auto"/>
                                                                                                                                                                                                                                                                                    <w:left w:val="none" w:sz="0" w:space="0" w:color="auto"/>
                                                                                                                                                                                                                                                                                    <w:bottom w:val="none" w:sz="0" w:space="0" w:color="auto"/>
                                                                                                                                                                                                                                                                                    <w:right w:val="none" w:sz="0" w:space="0" w:color="auto"/>
                                                                                                                                                                                                                                                                                  </w:divBdr>
                                                                                                                                                                                                                                                                                  <w:divsChild>
                                                                                                                                                                                                                                                                                    <w:div w:id="375932925">
                                                                                                                                                                                                                                                                                      <w:marLeft w:val="0"/>
                                                                                                                                                                                                                                                                                      <w:marRight w:val="0"/>
                                                                                                                                                                                                                                                                                      <w:marTop w:val="0"/>
                                                                                                                                                                                                                                                                                      <w:marBottom w:val="0"/>
                                                                                                                                                                                                                                                                                      <w:divBdr>
                                                                                                                                                                                                                                                                                        <w:top w:val="none" w:sz="0" w:space="0" w:color="auto"/>
                                                                                                                                                                                                                                                                                        <w:left w:val="none" w:sz="0" w:space="0" w:color="auto"/>
                                                                                                                                                                                                                                                                                        <w:bottom w:val="none" w:sz="0" w:space="0" w:color="auto"/>
                                                                                                                                                                                                                                                                                        <w:right w:val="none" w:sz="0" w:space="0" w:color="auto"/>
                                                                                                                                                                                                                                                                                      </w:divBdr>
                                                                                                                                                                                                                                                                                      <w:divsChild>
                                                                                                                                                                                                                                                                                        <w:div w:id="627127804">
                                                                                                                                                                                                                                                                                          <w:marLeft w:val="0"/>
                                                                                                                                                                                                                                                                                          <w:marRight w:val="0"/>
                                                                                                                                                                                                                                                                                          <w:marTop w:val="0"/>
                                                                                                                                                                                                                                                                                          <w:marBottom w:val="0"/>
                                                                                                                                                                                                                                                                                          <w:divBdr>
                                                                                                                                                                                                                                                                                            <w:top w:val="none" w:sz="0" w:space="0" w:color="auto"/>
                                                                                                                                                                                                                                                                                            <w:left w:val="none" w:sz="0" w:space="0" w:color="auto"/>
                                                                                                                                                                                                                                                                                            <w:bottom w:val="none" w:sz="0" w:space="0" w:color="auto"/>
                                                                                                                                                                                                                                                                                            <w:right w:val="none" w:sz="0" w:space="0" w:color="auto"/>
                                                                                                                                                                                                                                                                                          </w:divBdr>
                                                                                                                                                                                                                                                                                          <w:divsChild>
                                                                                                                                                                                                                                                                                            <w:div w:id="1504472801">
                                                                                                                                                                                                                                                                                              <w:marLeft w:val="0"/>
                                                                                                                                                                                                                                                                                              <w:marRight w:val="0"/>
                                                                                                                                                                                                                                                                                              <w:marTop w:val="0"/>
                                                                                                                                                                                                                                                                                              <w:marBottom w:val="0"/>
                                                                                                                                                                                                                                                                                              <w:divBdr>
                                                                                                                                                                                                                                                                                                <w:top w:val="none" w:sz="0" w:space="0" w:color="auto"/>
                                                                                                                                                                                                                                                                                                <w:left w:val="none" w:sz="0" w:space="0" w:color="auto"/>
                                                                                                                                                                                                                                                                                                <w:bottom w:val="none" w:sz="0" w:space="0" w:color="auto"/>
                                                                                                                                                                                                                                                                                                <w:right w:val="none" w:sz="0" w:space="0" w:color="auto"/>
                                                                                                                                                                                                                                                                                              </w:divBdr>
                                                                                                                                                                                                                                                                                              <w:divsChild>
                                                                                                                                                                                                                                                                                                <w:div w:id="1650403419">
                                                                                                                                                                                                                                                                                                  <w:marLeft w:val="0"/>
                                                                                                                                                                                                                                                                                                  <w:marRight w:val="0"/>
                                                                                                                                                                                                                                                                                                  <w:marTop w:val="0"/>
                                                                                                                                                                                                                                                                                                  <w:marBottom w:val="0"/>
                                                                                                                                                                                                                                                                                                  <w:divBdr>
                                                                                                                                                                                                                                                                                                    <w:top w:val="none" w:sz="0" w:space="0" w:color="auto"/>
                                                                                                                                                                                                                                                                                                    <w:left w:val="none" w:sz="0" w:space="0" w:color="auto"/>
                                                                                                                                                                                                                                                                                                    <w:bottom w:val="none" w:sz="0" w:space="0" w:color="auto"/>
                                                                                                                                                                                                                                                                                                    <w:right w:val="none" w:sz="0" w:space="0" w:color="auto"/>
                                                                                                                                                                                                                                                                                                  </w:divBdr>
                                                                                                                                                                                                                                                                                                  <w:divsChild>
                                                                                                                                                                                                                                                                                                    <w:div w:id="1240485684">
                                                                                                                                                                                                                                                                                                      <w:marLeft w:val="0"/>
                                                                                                                                                                                                                                                                                                      <w:marRight w:val="0"/>
                                                                                                                                                                                                                                                                                                      <w:marTop w:val="0"/>
                                                                                                                                                                                                                                                                                                      <w:marBottom w:val="0"/>
                                                                                                                                                                                                                                                                                                      <w:divBdr>
                                                                                                                                                                                                                                                                                                        <w:top w:val="none" w:sz="0" w:space="0" w:color="auto"/>
                                                                                                                                                                                                                                                                                                        <w:left w:val="none" w:sz="0" w:space="0" w:color="auto"/>
                                                                                                                                                                                                                                                                                                        <w:bottom w:val="none" w:sz="0" w:space="0" w:color="auto"/>
                                                                                                                                                                                                                                                                                                        <w:right w:val="none" w:sz="0" w:space="0" w:color="auto"/>
                                                                                                                                                                                                                                                                                                      </w:divBdr>
                                                                                                                                                                                                                                                                                                      <w:divsChild>
                                                                                                                                                                                                                                                                                                        <w:div w:id="1497308662">
                                                                                                                                                                                                                                                                                                          <w:marLeft w:val="0"/>
                                                                                                                                                                                                                                                                                                          <w:marRight w:val="0"/>
                                                                                                                                                                                                                                                                                                          <w:marTop w:val="0"/>
                                                                                                                                                                                                                                                                                                          <w:marBottom w:val="0"/>
                                                                                                                                                                                                                                                                                                          <w:divBdr>
                                                                                                                                                                                                                                                                                                            <w:top w:val="none" w:sz="0" w:space="0" w:color="auto"/>
                                                                                                                                                                                                                                                                                                            <w:left w:val="none" w:sz="0" w:space="0" w:color="auto"/>
                                                                                                                                                                                                                                                                                                            <w:bottom w:val="none" w:sz="0" w:space="0" w:color="auto"/>
                                                                                                                                                                                                                                                                                                            <w:right w:val="none" w:sz="0" w:space="0" w:color="auto"/>
                                                                                                                                                                                                                                                                                                          </w:divBdr>
                                                                                                                                                                                                                                                                                                          <w:divsChild>
                                                                                                                                                                                                                                                                                                            <w:div w:id="1636905325">
                                                                                                                                                                                                                                                                                                              <w:marLeft w:val="0"/>
                                                                                                                                                                                                                                                                                                              <w:marRight w:val="0"/>
                                                                                                                                                                                                                                                                                                              <w:marTop w:val="0"/>
                                                                                                                                                                                                                                                                                                              <w:marBottom w:val="0"/>
                                                                                                                                                                                                                                                                                                              <w:divBdr>
                                                                                                                                                                                                                                                                                                                <w:top w:val="none" w:sz="0" w:space="0" w:color="auto"/>
                                                                                                                                                                                                                                                                                                                <w:left w:val="none" w:sz="0" w:space="0" w:color="auto"/>
                                                                                                                                                                                                                                                                                                                <w:bottom w:val="none" w:sz="0" w:space="0" w:color="auto"/>
                                                                                                                                                                                                                                                                                                                <w:right w:val="none" w:sz="0" w:space="0" w:color="auto"/>
                                                                                                                                                                                                                                                                                                              </w:divBdr>
                                                                                                                                                                                                                                                                                                              <w:divsChild>
                                                                                                                                                                                                                                                                                                                <w:div w:id="1641567289">
                                                                                                                                                                                                                                                                                                                  <w:marLeft w:val="0"/>
                                                                                                                                                                                                                                                                                                                  <w:marRight w:val="0"/>
                                                                                                                                                                                                                                                                                                                  <w:marTop w:val="0"/>
                                                                                                                                                                                                                                                                                                                  <w:marBottom w:val="0"/>
                                                                                                                                                                                                                                                                                                                  <w:divBdr>
                                                                                                                                                                                                                                                                                                                    <w:top w:val="none" w:sz="0" w:space="0" w:color="auto"/>
                                                                                                                                                                                                                                                                                                                    <w:left w:val="none" w:sz="0" w:space="0" w:color="auto"/>
                                                                                                                                                                                                                                                                                                                    <w:bottom w:val="none" w:sz="0" w:space="0" w:color="auto"/>
                                                                                                                                                                                                                                                                                                                    <w:right w:val="none" w:sz="0" w:space="0" w:color="auto"/>
                                                                                                                                                                                                                                                                                                                  </w:divBdr>
                                                                                                                                                                                                                                                                                                                  <w:divsChild>
                                                                                                                                                                                                                                                                                                                    <w:div w:id="1451589376">
                                                                                                                                                                                                                                                                                                                      <w:marLeft w:val="0"/>
                                                                                                                                                                                                                                                                                                                      <w:marRight w:val="0"/>
                                                                                                                                                                                                                                                                                                                      <w:marTop w:val="0"/>
                                                                                                                                                                                                                                                                                                                      <w:marBottom w:val="0"/>
                                                                                                                                                                                                                                                                                                                      <w:divBdr>
                                                                                                                                                                                                                                                                                                                        <w:top w:val="none" w:sz="0" w:space="0" w:color="auto"/>
                                                                                                                                                                                                                                                                                                                        <w:left w:val="none" w:sz="0" w:space="0" w:color="auto"/>
                                                                                                                                                                                                                                                                                                                        <w:bottom w:val="none" w:sz="0" w:space="0" w:color="auto"/>
                                                                                                                                                                                                                                                                                                                        <w:right w:val="none" w:sz="0" w:space="0" w:color="auto"/>
                                                                                                                                                                                                                                                                                                                      </w:divBdr>
                                                                                                                                                                                                                                                                                                                      <w:divsChild>
                                                                                                                                                                                                                                                                                                                        <w:div w:id="2024357160">
                                                                                                                                                                                                                                                                                                                          <w:marLeft w:val="0"/>
                                                                                                                                                                                                                                                                                                                          <w:marRight w:val="0"/>
                                                                                                                                                                                                                                                                                                                          <w:marTop w:val="0"/>
                                                                                                                                                                                                                                                                                                                          <w:marBottom w:val="0"/>
                                                                                                                                                                                                                                                                                                                          <w:divBdr>
                                                                                                                                                                                                                                                                                                                            <w:top w:val="none" w:sz="0" w:space="0" w:color="auto"/>
                                                                                                                                                                                                                                                                                                                            <w:left w:val="none" w:sz="0" w:space="0" w:color="auto"/>
                                                                                                                                                                                                                                                                                                                            <w:bottom w:val="none" w:sz="0" w:space="0" w:color="auto"/>
                                                                                                                                                                                                                                                                                                                            <w:right w:val="none" w:sz="0" w:space="0" w:color="auto"/>
                                                                                                                                                                                                                                                                                                                          </w:divBdr>
                                                                                                                                                                                                                                                                                                                          <w:divsChild>
                                                                                                                                                                                                                                                                                                                            <w:div w:id="1846942616">
                                                                                                                                                                                                                                                                                                                              <w:marLeft w:val="0"/>
                                                                                                                                                                                                                                                                                                                              <w:marRight w:val="0"/>
                                                                                                                                                                                                                                                                                                                              <w:marTop w:val="0"/>
                                                                                                                                                                                                                                                                                                                              <w:marBottom w:val="0"/>
                                                                                                                                                                                                                                                                                                                              <w:divBdr>
                                                                                                                                                                                                                                                                                                                                <w:top w:val="none" w:sz="0" w:space="0" w:color="auto"/>
                                                                                                                                                                                                                                                                                                                                <w:left w:val="none" w:sz="0" w:space="0" w:color="auto"/>
                                                                                                                                                                                                                                                                                                                                <w:bottom w:val="none" w:sz="0" w:space="0" w:color="auto"/>
                                                                                                                                                                                                                                                                                                                                <w:right w:val="none" w:sz="0" w:space="0" w:color="auto"/>
                                                                                                                                                                                                                                                                                                                              </w:divBdr>
                                                                                                                                                                                                                                                                                                                              <w:divsChild>
                                                                                                                                                                                                                                                                                                                                <w:div w:id="76708612">
                                                                                                                                                                                                                                                                                                                                  <w:marLeft w:val="0"/>
                                                                                                                                                                                                                                                                                                                                  <w:marRight w:val="0"/>
                                                                                                                                                                                                                                                                                                                                  <w:marTop w:val="0"/>
                                                                                                                                                                                                                                                                                                                                  <w:marBottom w:val="0"/>
                                                                                                                                                                                                                                                                                                                                  <w:divBdr>
                                                                                                                                                                                                                                                                                                                                    <w:top w:val="none" w:sz="0" w:space="0" w:color="auto"/>
                                                                                                                                                                                                                                                                                                                                    <w:left w:val="none" w:sz="0" w:space="0" w:color="auto"/>
                                                                                                                                                                                                                                                                                                                                    <w:bottom w:val="none" w:sz="0" w:space="0" w:color="auto"/>
                                                                                                                                                                                                                                                                                                                                    <w:right w:val="none" w:sz="0" w:space="0" w:color="auto"/>
                                                                                                                                                                                                                                                                                                                                  </w:divBdr>
                                                                                                                                                                                                                                                                                                                                  <w:divsChild>
                                                                                                                                                                                                                                                                                                                                    <w:div w:id="96756591">
                                                                                                                                                                                                                                                                                                                                      <w:marLeft w:val="0"/>
                                                                                                                                                                                                                                                                                                                                      <w:marRight w:val="0"/>
                                                                                                                                                                                                                                                                                                                                      <w:marTop w:val="0"/>
                                                                                                                                                                                                                                                                                                                                      <w:marBottom w:val="0"/>
                                                                                                                                                                                                                                                                                                                                      <w:divBdr>
                                                                                                                                                                                                                                                                                                                                        <w:top w:val="none" w:sz="0" w:space="0" w:color="auto"/>
                                                                                                                                                                                                                                                                                                                                        <w:left w:val="none" w:sz="0" w:space="0" w:color="auto"/>
                                                                                                                                                                                                                                                                                                                                        <w:bottom w:val="none" w:sz="0" w:space="0" w:color="auto"/>
                                                                                                                                                                                                                                                                                                                                        <w:right w:val="none" w:sz="0" w:space="0" w:color="auto"/>
                                                                                                                                                                                                                                                                                                                                      </w:divBdr>
                                                                                                                                                                                                                                                                                                                                      <w:divsChild>
                                                                                                                                                                                                                                                                                                                                        <w:div w:id="914046163">
                                                                                                                                                                                                                                                                                                                                          <w:marLeft w:val="0"/>
                                                                                                                                                                                                                                                                                                                                          <w:marRight w:val="0"/>
                                                                                                                                                                                                                                                                                                                                          <w:marTop w:val="0"/>
                                                                                                                                                                                                                                                                                                                                          <w:marBottom w:val="0"/>
                                                                                                                                                                                                                                                                                                                                          <w:divBdr>
                                                                                                                                                                                                                                                                                                                                            <w:top w:val="none" w:sz="0" w:space="0" w:color="auto"/>
                                                                                                                                                                                                                                                                                                                                            <w:left w:val="none" w:sz="0" w:space="0" w:color="auto"/>
                                                                                                                                                                                                                                                                                                                                            <w:bottom w:val="none" w:sz="0" w:space="0" w:color="auto"/>
                                                                                                                                                                                                                                                                                                                                            <w:right w:val="none" w:sz="0" w:space="0" w:color="auto"/>
                                                                                                                                                                                                                                                                                                                                          </w:divBdr>
                                                                                                                                                                                                                                                                                                                                          <w:divsChild>
                                                                                                                                                                                                                                                                                                                                            <w:div w:id="1876383277">
                                                                                                                                                                                                                                                                                                                                              <w:marLeft w:val="0"/>
                                                                                                                                                                                                                                                                                                                                              <w:marRight w:val="0"/>
                                                                                                                                                                                                                                                                                                                                              <w:marTop w:val="0"/>
                                                                                                                                                                                                                                                                                                                                              <w:marBottom w:val="0"/>
                                                                                                                                                                                                                                                                                                                                              <w:divBdr>
                                                                                                                                                                                                                                                                                                                                                <w:top w:val="none" w:sz="0" w:space="0" w:color="auto"/>
                                                                                                                                                                                                                                                                                                                                                <w:left w:val="none" w:sz="0" w:space="0" w:color="auto"/>
                                                                                                                                                                                                                                                                                                                                                <w:bottom w:val="none" w:sz="0" w:space="0" w:color="auto"/>
                                                                                                                                                                                                                                                                                                                                                <w:right w:val="none" w:sz="0" w:space="0" w:color="auto"/>
                                                                                                                                                                                                                                                                                                                                              </w:divBdr>
                                                                                                                                                                                                                                                                                                                                              <w:divsChild>
                                                                                                                                                                                                                                                                                                                                                <w:div w:id="1015377516">
                                                                                                                                                                                                                                                                                                                                                  <w:marLeft w:val="0"/>
                                                                                                                                                                                                                                                                                                                                                  <w:marRight w:val="0"/>
                                                                                                                                                                                                                                                                                                                                                  <w:marTop w:val="0"/>
                                                                                                                                                                                                                                                                                                                                                  <w:marBottom w:val="0"/>
                                                                                                                                                                                                                                                                                                                                                  <w:divBdr>
                                                                                                                                                                                                                                                                                                                                                    <w:top w:val="none" w:sz="0" w:space="0" w:color="auto"/>
                                                                                                                                                                                                                                                                                                                                                    <w:left w:val="none" w:sz="0" w:space="0" w:color="auto"/>
                                                                                                                                                                                                                                                                                                                                                    <w:bottom w:val="none" w:sz="0" w:space="0" w:color="auto"/>
                                                                                                                                                                                                                                                                                                                                                    <w:right w:val="none" w:sz="0" w:space="0" w:color="auto"/>
                                                                                                                                                                                                                                                                                                                                                  </w:divBdr>
                                                                                                                                                                                                                                                                                                                                                  <w:divsChild>
                                                                                                                                                                                                                                                                                                                                                    <w:div w:id="1792239828">
                                                                                                                                                                                                                                                                                                                                                      <w:marLeft w:val="0"/>
                                                                                                                                                                                                                                                                                                                                                      <w:marRight w:val="0"/>
                                                                                                                                                                                                                                                                                                                                                      <w:marTop w:val="0"/>
                                                                                                                                                                                                                                                                                                                                                      <w:marBottom w:val="0"/>
                                                                                                                                                                                                                                                                                                                                                      <w:divBdr>
                                                                                                                                                                                                                                                                                                                                                        <w:top w:val="none" w:sz="0" w:space="0" w:color="auto"/>
                                                                                                                                                                                                                                                                                                                                                        <w:left w:val="none" w:sz="0" w:space="0" w:color="auto"/>
                                                                                                                                                                                                                                                                                                                                                        <w:bottom w:val="none" w:sz="0" w:space="0" w:color="auto"/>
                                                                                                                                                                                                                                                                                                                                                        <w:right w:val="none" w:sz="0" w:space="0" w:color="auto"/>
                                                                                                                                                                                                                                                                                                                                                      </w:divBdr>
                                                                                                                                                                                                                                                                                                                                                      <w:divsChild>
                                                                                                                                                                                                                                                                                                                                                        <w:div w:id="1168249083">
                                                                                                                                                                                                                                                                                                                                                          <w:marLeft w:val="0"/>
                                                                                                                                                                                                                                                                                                                                                          <w:marRight w:val="0"/>
                                                                                                                                                                                                                                                                                                                                                          <w:marTop w:val="0"/>
                                                                                                                                                                                                                                                                                                                                                          <w:marBottom w:val="0"/>
                                                                                                                                                                                                                                                                                                                                                          <w:divBdr>
                                                                                                                                                                                                                                                                                                                                                            <w:top w:val="none" w:sz="0" w:space="0" w:color="auto"/>
                                                                                                                                                                                                                                                                                                                                                            <w:left w:val="none" w:sz="0" w:space="0" w:color="auto"/>
                                                                                                                                                                                                                                                                                                                                                            <w:bottom w:val="none" w:sz="0" w:space="0" w:color="auto"/>
                                                                                                                                                                                                                                                                                                                                                            <w:right w:val="none" w:sz="0" w:space="0" w:color="auto"/>
                                                                                                                                                                                                                                                                                                                                                          </w:divBdr>
                                                                                                                                                                                                                                                                                                                                                          <w:divsChild>
                                                                                                                                                                                                                                                                                                                                                            <w:div w:id="855390867">
                                                                                                                                                                                                                                                                                                                                                              <w:marLeft w:val="0"/>
                                                                                                                                                                                                                                                                                                                                                              <w:marRight w:val="0"/>
                                                                                                                                                                                                                                                                                                                                                              <w:marTop w:val="0"/>
                                                                                                                                                                                                                                                                                                                                                              <w:marBottom w:val="0"/>
                                                                                                                                                                                                                                                                                                                                                              <w:divBdr>
                                                                                                                                                                                                                                                                                                                                                                <w:top w:val="none" w:sz="0" w:space="0" w:color="auto"/>
                                                                                                                                                                                                                                                                                                                                                                <w:left w:val="none" w:sz="0" w:space="0" w:color="auto"/>
                                                                                                                                                                                                                                                                                                                                                                <w:bottom w:val="none" w:sz="0" w:space="0" w:color="auto"/>
                                                                                                                                                                                                                                                                                                                                                                <w:right w:val="none" w:sz="0" w:space="0" w:color="auto"/>
                                                                                                                                                                                                                                                                                                                                                              </w:divBdr>
                                                                                                                                                                                                                                                                                                                                                              <w:divsChild>
                                                                                                                                                                                                                                                                                                                                                                <w:div w:id="1847403317">
                                                                                                                                                                                                                                                                                                                                                                  <w:marLeft w:val="0"/>
                                                                                                                                                                                                                                                                                                                                                                  <w:marRight w:val="0"/>
                                                                                                                                                                                                                                                                                                                                                                  <w:marTop w:val="0"/>
                                                                                                                                                                                                                                                                                                                                                                  <w:marBottom w:val="0"/>
                                                                                                                                                                                                                                                                                                                                                                  <w:divBdr>
                                                                                                                                                                                                                                                                                                                                                                    <w:top w:val="none" w:sz="0" w:space="0" w:color="auto"/>
                                                                                                                                                                                                                                                                                                                                                                    <w:left w:val="none" w:sz="0" w:space="0" w:color="auto"/>
                                                                                                                                                                                                                                                                                                                                                                    <w:bottom w:val="none" w:sz="0" w:space="0" w:color="auto"/>
                                                                                                                                                                                                                                                                                                                                                                    <w:right w:val="none" w:sz="0" w:space="0" w:color="auto"/>
                                                                                                                                                                                                                                                                                                                                                                  </w:divBdr>
                                                                                                                                                                                                                                                                                                                                                                  <w:divsChild>
                                                                                                                                                                                                                                                                                                                                                                    <w:div w:id="1291937604">
                                                                                                                                                                                                                                                                                                                                                                      <w:marLeft w:val="0"/>
                                                                                                                                                                                                                                                                                                                                                                      <w:marRight w:val="0"/>
                                                                                                                                                                                                                                                                                                                                                                      <w:marTop w:val="0"/>
                                                                                                                                                                                                                                                                                                                                                                      <w:marBottom w:val="0"/>
                                                                                                                                                                                                                                                                                                                                                                      <w:divBdr>
                                                                                                                                                                                                                                                                                                                                                                        <w:top w:val="none" w:sz="0" w:space="0" w:color="auto"/>
                                                                                                                                                                                                                                                                                                                                                                        <w:left w:val="none" w:sz="0" w:space="0" w:color="auto"/>
                                                                                                                                                                                                                                                                                                                                                                        <w:bottom w:val="none" w:sz="0" w:space="0" w:color="auto"/>
                                                                                                                                                                                                                                                                                                                                                                        <w:right w:val="none" w:sz="0" w:space="0" w:color="auto"/>
                                                                                                                                                                                                                                                                                                                                                                      </w:divBdr>
                                                                                                                                                                                                                                                                                                                                                                      <w:divsChild>
                                                                                                                                                                                                                                                                                                                                                                        <w:div w:id="2069566004">
                                                                                                                                                                                                                                                                                                                                                                          <w:marLeft w:val="0"/>
                                                                                                                                                                                                                                                                                                                                                                          <w:marRight w:val="0"/>
                                                                                                                                                                                                                                                                                                                                                                          <w:marTop w:val="0"/>
                                                                                                                                                                                                                                                                                                                                                                          <w:marBottom w:val="0"/>
                                                                                                                                                                                                                                                                                                                                                                          <w:divBdr>
                                                                                                                                                                                                                                                                                                                                                                            <w:top w:val="none" w:sz="0" w:space="0" w:color="auto"/>
                                                                                                                                                                                                                                                                                                                                                                            <w:left w:val="none" w:sz="0" w:space="0" w:color="auto"/>
                                                                                                                                                                                                                                                                                                                                                                            <w:bottom w:val="none" w:sz="0" w:space="0" w:color="auto"/>
                                                                                                                                                                                                                                                                                                                                                                            <w:right w:val="none" w:sz="0" w:space="0" w:color="auto"/>
                                                                                                                                                                                                                                                                                                                                                                          </w:divBdr>
                                                                                                                                                                                                                                                                                                                                                                          <w:divsChild>
                                                                                                                                                                                                                                                                                                                                                                            <w:div w:id="1592154021">
                                                                                                                                                                                                                                                                                                                                                                              <w:marLeft w:val="0"/>
                                                                                                                                                                                                                                                                                                                                                                              <w:marRight w:val="0"/>
                                                                                                                                                                                                                                                                                                                                                                              <w:marTop w:val="0"/>
                                                                                                                                                                                                                                                                                                                                                                              <w:marBottom w:val="0"/>
                                                                                                                                                                                                                                                                                                                                                                              <w:divBdr>
                                                                                                                                                                                                                                                                                                                                                                                <w:top w:val="none" w:sz="0" w:space="0" w:color="auto"/>
                                                                                                                                                                                                                                                                                                                                                                                <w:left w:val="none" w:sz="0" w:space="0" w:color="auto"/>
                                                                                                                                                                                                                                                                                                                                                                                <w:bottom w:val="none" w:sz="0" w:space="0" w:color="auto"/>
                                                                                                                                                                                                                                                                                                                                                                                <w:right w:val="none" w:sz="0" w:space="0" w:color="auto"/>
                                                                                                                                                                                                                                                                                                                                                                              </w:divBdr>
                                                                                                                                                                                                                                                                                                                                                                              <w:divsChild>
                                                                                                                                                                                                                                                                                                                                                                                <w:div w:id="1740859451">
                                                                                                                                                                                                                                                                                                                                                                                  <w:marLeft w:val="0"/>
                                                                                                                                                                                                                                                                                                                                                                                  <w:marRight w:val="0"/>
                                                                                                                                                                                                                                                                                                                                                                                  <w:marTop w:val="0"/>
                                                                                                                                                                                                                                                                                                                                                                                  <w:marBottom w:val="0"/>
                                                                                                                                                                                                                                                                                                                                                                                  <w:divBdr>
                                                                                                                                                                                                                                                                                                                                                                                    <w:top w:val="none" w:sz="0" w:space="0" w:color="auto"/>
                                                                                                                                                                                                                                                                                                                                                                                    <w:left w:val="none" w:sz="0" w:space="0" w:color="auto"/>
                                                                                                                                                                                                                                                                                                                                                                                    <w:bottom w:val="none" w:sz="0" w:space="0" w:color="auto"/>
                                                                                                                                                                                                                                                                                                                                                                                    <w:right w:val="none" w:sz="0" w:space="0" w:color="auto"/>
                                                                                                                                                                                                                                                                                                                                                                                  </w:divBdr>
                                                                                                                                                                                                                                                                                                                                                                                  <w:divsChild>
                                                                                                                                                                                                                                                                                                                                                                                    <w:div w:id="811403657">
                                                                                                                                                                                                                                                                                                                                                                                      <w:marLeft w:val="0"/>
                                                                                                                                                                                                                                                                                                                                                                                      <w:marRight w:val="0"/>
                                                                                                                                                                                                                                                                                                                                                                                      <w:marTop w:val="0"/>
                                                                                                                                                                                                                                                                                                                                                                                      <w:marBottom w:val="0"/>
                                                                                                                                                                                                                                                                                                                                                                                      <w:divBdr>
                                                                                                                                                                                                                                                                                                                                                                                        <w:top w:val="none" w:sz="0" w:space="0" w:color="auto"/>
                                                                                                                                                                                                                                                                                                                                                                                        <w:left w:val="none" w:sz="0" w:space="0" w:color="auto"/>
                                                                                                                                                                                                                                                                                                                                                                                        <w:bottom w:val="none" w:sz="0" w:space="0" w:color="auto"/>
                                                                                                                                                                                                                                                                                                                                                                                        <w:right w:val="none" w:sz="0" w:space="0" w:color="auto"/>
                                                                                                                                                                                                                                                                                                                                                                                      </w:divBdr>
                                                                                                                                                                                                                                                                                                                                                                                      <w:divsChild>
                                                                                                                                                                                                                                                                                                                                                                                        <w:div w:id="1365712716">
                                                                                                                                                                                                                                                                                                                                                                                          <w:marLeft w:val="0"/>
                                                                                                                                                                                                                                                                                                                                                                                          <w:marRight w:val="0"/>
                                                                                                                                                                                                                                                                                                                                                                                          <w:marTop w:val="0"/>
                                                                                                                                                                                                                                                                                                                                                                                          <w:marBottom w:val="0"/>
                                                                                                                                                                                                                                                                                                                                                                                          <w:divBdr>
                                                                                                                                                                                                                                                                                                                                                                                            <w:top w:val="none" w:sz="0" w:space="0" w:color="auto"/>
                                                                                                                                                                                                                                                                                                                                                                                            <w:left w:val="none" w:sz="0" w:space="0" w:color="auto"/>
                                                                                                                                                                                                                                                                                                                                                                                            <w:bottom w:val="none" w:sz="0" w:space="0" w:color="auto"/>
                                                                                                                                                                                                                                                                                                                                                                                            <w:right w:val="none" w:sz="0" w:space="0" w:color="auto"/>
                                                                                                                                                                                                                                                                                                                                                                                          </w:divBdr>
                                                                                                                                                                                                                                                                                                                                                                                          <w:divsChild>
                                                                                                                                                                                                                                                                                                                                                                                            <w:div w:id="1326203643">
                                                                                                                                                                                                                                                                                                                                                                                              <w:marLeft w:val="0"/>
                                                                                                                                                                                                                                                                                                                                                                                              <w:marRight w:val="0"/>
                                                                                                                                                                                                                                                                                                                                                                                              <w:marTop w:val="0"/>
                                                                                                                                                                                                                                                                                                                                                                                              <w:marBottom w:val="0"/>
                                                                                                                                                                                                                                                                                                                                                                                              <w:divBdr>
                                                                                                                                                                                                                                                                                                                                                                                                <w:top w:val="none" w:sz="0" w:space="0" w:color="auto"/>
                                                                                                                                                                                                                                                                                                                                                                                                <w:left w:val="none" w:sz="0" w:space="0" w:color="auto"/>
                                                                                                                                                                                                                                                                                                                                                                                                <w:bottom w:val="none" w:sz="0" w:space="0" w:color="auto"/>
                                                                                                                                                                                                                                                                                                                                                                                                <w:right w:val="none" w:sz="0" w:space="0" w:color="auto"/>
                                                                                                                                                                                                                                                                                                                                                                                              </w:divBdr>
                                                                                                                                                                                                                                                                                                                                                                                              <w:divsChild>
                                                                                                                                                                                                                                                                                                                                                                                                <w:div w:id="1639146188">
                                                                                                                                                                                                                                                                                                                                                                                                  <w:marLeft w:val="0"/>
                                                                                                                                                                                                                                                                                                                                                                                                  <w:marRight w:val="0"/>
                                                                                                                                                                                                                                                                                                                                                                                                  <w:marTop w:val="0"/>
                                                                                                                                                                                                                                                                                                                                                                                                  <w:marBottom w:val="0"/>
                                                                                                                                                                                                                                                                                                                                                                                                  <w:divBdr>
                                                                                                                                                                                                                                                                                                                                                                                                    <w:top w:val="none" w:sz="0" w:space="0" w:color="auto"/>
                                                                                                                                                                                                                                                                                                                                                                                                    <w:left w:val="none" w:sz="0" w:space="0" w:color="auto"/>
                                                                                                                                                                                                                                                                                                                                                                                                    <w:bottom w:val="none" w:sz="0" w:space="0" w:color="auto"/>
                                                                                                                                                                                                                                                                                                                                                                                                    <w:right w:val="none" w:sz="0" w:space="0" w:color="auto"/>
                                                                                                                                                                                                                                                                                                                                                                                                  </w:divBdr>
                                                                                                                                                                                                                                                                                                                                                                                                  <w:divsChild>
                                                                                                                                                                                                                                                                                                                                                                                                    <w:div w:id="1449667094">
                                                                                                                                                                                                                                                                                                                                                                                                      <w:marLeft w:val="0"/>
                                                                                                                                                                                                                                                                                                                                                                                                      <w:marRight w:val="0"/>
                                                                                                                                                                                                                                                                                                                                                                                                      <w:marTop w:val="0"/>
                                                                                                                                                                                                                                                                                                                                                                                                      <w:marBottom w:val="0"/>
                                                                                                                                                                                                                                                                                                                                                                                                      <w:divBdr>
                                                                                                                                                                                                                                                                                                                                                                                                        <w:top w:val="none" w:sz="0" w:space="0" w:color="auto"/>
                                                                                                                                                                                                                                                                                                                                                                                                        <w:left w:val="none" w:sz="0" w:space="0" w:color="auto"/>
                                                                                                                                                                                                                                                                                                                                                                                                        <w:bottom w:val="none" w:sz="0" w:space="0" w:color="auto"/>
                                                                                                                                                                                                                                                                                                                                                                                                        <w:right w:val="none" w:sz="0" w:space="0" w:color="auto"/>
                                                                                                                                                                                                                                                                                                                                                                                                      </w:divBdr>
                                                                                                                                                                                                                                                                                                                                                                                                      <w:divsChild>
                                                                                                                                                                                                                                                                                                                                                                                                        <w:div w:id="828519194">
                                                                                                                                                                                                                                                                                                                                                                                                          <w:marLeft w:val="0"/>
                                                                                                                                                                                                                                                                                                                                                                                                          <w:marRight w:val="0"/>
                                                                                                                                                                                                                                                                                                                                                                                                          <w:marTop w:val="0"/>
                                                                                                                                                                                                                                                                                                                                                                                                          <w:marBottom w:val="0"/>
                                                                                                                                                                                                                                                                                                                                                                                                          <w:divBdr>
                                                                                                                                                                                                                                                                                                                                                                                                            <w:top w:val="none" w:sz="0" w:space="0" w:color="auto"/>
                                                                                                                                                                                                                                                                                                                                                                                                            <w:left w:val="none" w:sz="0" w:space="0" w:color="auto"/>
                                                                                                                                                                                                                                                                                                                                                                                                            <w:bottom w:val="none" w:sz="0" w:space="0" w:color="auto"/>
                                                                                                                                                                                                                                                                                                                                                                                                            <w:right w:val="none" w:sz="0" w:space="0" w:color="auto"/>
                                                                                                                                                                                                                                                                                                                                                                                                          </w:divBdr>
                                                                                                                                                                                                                                                                                                                                                                                                          <w:divsChild>
                                                                                                                                                                                                                                                                                                                                                                                                            <w:div w:id="759133193">
                                                                                                                                                                                                                                                                                                                                                                                                              <w:marLeft w:val="0"/>
                                                                                                                                                                                                                                                                                                                                                                                                              <w:marRight w:val="0"/>
                                                                                                                                                                                                                                                                                                                                                                                                              <w:marTop w:val="0"/>
                                                                                                                                                                                                                                                                                                                                                                                                              <w:marBottom w:val="0"/>
                                                                                                                                                                                                                                                                                                                                                                                                              <w:divBdr>
                                                                                                                                                                                                                                                                                                                                                                                                                <w:top w:val="none" w:sz="0" w:space="0" w:color="auto"/>
                                                                                                                                                                                                                                                                                                                                                                                                                <w:left w:val="none" w:sz="0" w:space="0" w:color="auto"/>
                                                                                                                                                                                                                                                                                                                                                                                                                <w:bottom w:val="none" w:sz="0" w:space="0" w:color="auto"/>
                                                                                                                                                                                                                                                                                                                                                                                                                <w:right w:val="none" w:sz="0" w:space="0" w:color="auto"/>
                                                                                                                                                                                                                                                                                                                                                                                                              </w:divBdr>
                                                                                                                                                                                                                                                                                                                                                                                                              <w:divsChild>
                                                                                                                                                                                                                                                                                                                                                                                                                <w:div w:id="390811464">
                                                                                                                                                                                                                                                                                                                                                                                                                  <w:marLeft w:val="0"/>
                                                                                                                                                                                                                                                                                                                                                                                                                  <w:marRight w:val="0"/>
                                                                                                                                                                                                                                                                                                                                                                                                                  <w:marTop w:val="0"/>
                                                                                                                                                                                                                                                                                                                                                                                                                  <w:marBottom w:val="0"/>
                                                                                                                                                                                                                                                                                                                                                                                                                  <w:divBdr>
                                                                                                                                                                                                                                                                                                                                                                                                                    <w:top w:val="none" w:sz="0" w:space="0" w:color="auto"/>
                                                                                                                                                                                                                                                                                                                                                                                                                    <w:left w:val="none" w:sz="0" w:space="0" w:color="auto"/>
                                                                                                                                                                                                                                                                                                                                                                                                                    <w:bottom w:val="none" w:sz="0" w:space="0" w:color="auto"/>
                                                                                                                                                                                                                                                                                                                                                                                                                    <w:right w:val="none" w:sz="0" w:space="0" w:color="auto"/>
                                                                                                                                                                                                                                                                                                                                                                                                                  </w:divBdr>
                                                                                                                                                                                                                                                                                                                                                                                                                  <w:divsChild>
                                                                                                                                                                                                                                                                                                                                                                                                                    <w:div w:id="1238172953">
                                                                                                                                                                                                                                                                                                                                                                                                                      <w:marLeft w:val="0"/>
                                                                                                                                                                                                                                                                                                                                                                                                                      <w:marRight w:val="0"/>
                                                                                                                                                                                                                                                                                                                                                                                                                      <w:marTop w:val="0"/>
                                                                                                                                                                                                                                                                                                                                                                                                                      <w:marBottom w:val="0"/>
                                                                                                                                                                                                                                                                                                                                                                                                                      <w:divBdr>
                                                                                                                                                                                                                                                                                                                                                                                                                        <w:top w:val="none" w:sz="0" w:space="0" w:color="auto"/>
                                                                                                                                                                                                                                                                                                                                                                                                                        <w:left w:val="none" w:sz="0" w:space="0" w:color="auto"/>
                                                                                                                                                                                                                                                                                                                                                                                                                        <w:bottom w:val="none" w:sz="0" w:space="0" w:color="auto"/>
                                                                                                                                                                                                                                                                                                                                                                                                                        <w:right w:val="none" w:sz="0" w:space="0" w:color="auto"/>
                                                                                                                                                                                                                                                                                                                                                                                                                      </w:divBdr>
                                                                                                                                                                                                                                                                                                                                                                                                                      <w:divsChild>
                                                                                                                                                                                                                                                                                                                                                                                                                        <w:div w:id="1351759412">
                                                                                                                                                                                                                                                                                                                                                                                                                          <w:marLeft w:val="0"/>
                                                                                                                                                                                                                                                                                                                                                                                                                          <w:marRight w:val="0"/>
                                                                                                                                                                                                                                                                                                                                                                                                                          <w:marTop w:val="0"/>
                                                                                                                                                                                                                                                                                                                                                                                                                          <w:marBottom w:val="0"/>
                                                                                                                                                                                                                                                                                                                                                                                                                          <w:divBdr>
                                                                                                                                                                                                                                                                                                                                                                                                                            <w:top w:val="none" w:sz="0" w:space="0" w:color="auto"/>
                                                                                                                                                                                                                                                                                                                                                                                                                            <w:left w:val="none" w:sz="0" w:space="0" w:color="auto"/>
                                                                                                                                                                                                                                                                                                                                                                                                                            <w:bottom w:val="none" w:sz="0" w:space="0" w:color="auto"/>
                                                                                                                                                                                                                                                                                                                                                                                                                            <w:right w:val="none" w:sz="0" w:space="0" w:color="auto"/>
                                                                                                                                                                                                                                                                                                                                                                                                                          </w:divBdr>
                                                                                                                                                                                                                                                                                                                                                                                                                          <w:divsChild>
                                                                                                                                                                                                                                                                                                                                                                                                                            <w:div w:id="905263577">
                                                                                                                                                                                                                                                                                                                                                                                                                              <w:marLeft w:val="0"/>
                                                                                                                                                                                                                                                                                                                                                                                                                              <w:marRight w:val="0"/>
                                                                                                                                                                                                                                                                                                                                                                                                                              <w:marTop w:val="0"/>
                                                                                                                                                                                                                                                                                                                                                                                                                              <w:marBottom w:val="0"/>
                                                                                                                                                                                                                                                                                                                                                                                                                              <w:divBdr>
                                                                                                                                                                                                                                                                                                                                                                                                                                <w:top w:val="none" w:sz="0" w:space="0" w:color="auto"/>
                                                                                                                                                                                                                                                                                                                                                                                                                                <w:left w:val="none" w:sz="0" w:space="0" w:color="auto"/>
                                                                                                                                                                                                                                                                                                                                                                                                                                <w:bottom w:val="none" w:sz="0" w:space="0" w:color="auto"/>
                                                                                                                                                                                                                                                                                                                                                                                                                                <w:right w:val="none" w:sz="0" w:space="0" w:color="auto"/>
                                                                                                                                                                                                                                                                                                                                                                                                                              </w:divBdr>
                                                                                                                                                                                                                                                                                                                                                                                                                              <w:divsChild>
                                                                                                                                                                                                                                                                                                                                                                                                                                <w:div w:id="1750273173">
                                                                                                                                                                                                                                                                                                                                                                                                                                  <w:marLeft w:val="0"/>
                                                                                                                                                                                                                                                                                                                                                                                                                                  <w:marRight w:val="0"/>
                                                                                                                                                                                                                                                                                                                                                                                                                                  <w:marTop w:val="0"/>
                                                                                                                                                                                                                                                                                                                                                                                                                                  <w:marBottom w:val="0"/>
                                                                                                                                                                                                                                                                                                                                                                                                                                  <w:divBdr>
                                                                                                                                                                                                                                                                                                                                                                                                                                    <w:top w:val="none" w:sz="0" w:space="0" w:color="auto"/>
                                                                                                                                                                                                                                                                                                                                                                                                                                    <w:left w:val="none" w:sz="0" w:space="0" w:color="auto"/>
                                                                                                                                                                                                                                                                                                                                                                                                                                    <w:bottom w:val="none" w:sz="0" w:space="0" w:color="auto"/>
                                                                                                                                                                                                                                                                                                                                                                                                                                    <w:right w:val="none" w:sz="0" w:space="0" w:color="auto"/>
                                                                                                                                                                                                                                                                                                                                                                                                                                  </w:divBdr>
                                                                                                                                                                                                                                                                                                                                                                                                                                  <w:divsChild>
                                                                                                                                                                                                                                                                                                                                                                                                                                    <w:div w:id="696659202">
                                                                                                                                                                                                                                                                                                                                                                                                                                      <w:marLeft w:val="0"/>
                                                                                                                                                                                                                                                                                                                                                                                                                                      <w:marRight w:val="0"/>
                                                                                                                                                                                                                                                                                                                                                                                                                                      <w:marTop w:val="0"/>
                                                                                                                                                                                                                                                                                                                                                                                                                                      <w:marBottom w:val="0"/>
                                                                                                                                                                                                                                                                                                                                                                                                                                      <w:divBdr>
                                                                                                                                                                                                                                                                                                                                                                                                                                        <w:top w:val="none" w:sz="0" w:space="0" w:color="auto"/>
                                                                                                                                                                                                                                                                                                                                                                                                                                        <w:left w:val="none" w:sz="0" w:space="0" w:color="auto"/>
                                                                                                                                                                                                                                                                                                                                                                                                                                        <w:bottom w:val="none" w:sz="0" w:space="0" w:color="auto"/>
                                                                                                                                                                                                                                                                                                                                                                                                                                        <w:right w:val="none" w:sz="0" w:space="0" w:color="auto"/>
                                                                                                                                                                                                                                                                                                                                                                                                                                      </w:divBdr>
                                                                                                                                                                                                                                                                                                                                                                                                                                      <w:divsChild>
                                                                                                                                                                                                                                                                                                                                                                                                                                        <w:div w:id="1946302875">
                                                                                                                                                                                                                                                                                                                                                                                                                                          <w:marLeft w:val="0"/>
                                                                                                                                                                                                                                                                                                                                                                                                                                          <w:marRight w:val="0"/>
                                                                                                                                                                                                                                                                                                                                                                                                                                          <w:marTop w:val="0"/>
                                                                                                                                                                                                                                                                                                                                                                                                                                          <w:marBottom w:val="0"/>
                                                                                                                                                                                                                                                                                                                                                                                                                                          <w:divBdr>
                                                                                                                                                                                                                                                                                                                                                                                                                                            <w:top w:val="none" w:sz="0" w:space="0" w:color="auto"/>
                                                                                                                                                                                                                                                                                                                                                                                                                                            <w:left w:val="none" w:sz="0" w:space="0" w:color="auto"/>
                                                                                                                                                                                                                                                                                                                                                                                                                                            <w:bottom w:val="none" w:sz="0" w:space="0" w:color="auto"/>
                                                                                                                                                                                                                                                                                                                                                                                                                                            <w:right w:val="none" w:sz="0" w:space="0" w:color="auto"/>
                                                                                                                                                                                                                                                                                                                                                                                                                                          </w:divBdr>
                                                                                                                                                                                                                                                                                                                                                                                                                                          <w:divsChild>
                                                                                                                                                                                                                                                                                                                                                                                                                                            <w:div w:id="1808234397">
                                                                                                                                                                                                                                                                                                                                                                                                                                              <w:marLeft w:val="0"/>
                                                                                                                                                                                                                                                                                                                                                                                                                                              <w:marRight w:val="0"/>
                                                                                                                                                                                                                                                                                                                                                                                                                                              <w:marTop w:val="0"/>
                                                                                                                                                                                                                                                                                                                                                                                                                                              <w:marBottom w:val="0"/>
                                                                                                                                                                                                                                                                                                                                                                                                                                              <w:divBdr>
                                                                                                                                                                                                                                                                                                                                                                                                                                                <w:top w:val="none" w:sz="0" w:space="0" w:color="auto"/>
                                                                                                                                                                                                                                                                                                                                                                                                                                                <w:left w:val="none" w:sz="0" w:space="0" w:color="auto"/>
                                                                                                                                                                                                                                                                                                                                                                                                                                                <w:bottom w:val="none" w:sz="0" w:space="0" w:color="auto"/>
                                                                                                                                                                                                                                                                                                                                                                                                                                                <w:right w:val="none" w:sz="0" w:space="0" w:color="auto"/>
                                                                                                                                                                                                                                                                                                                                                                                                                                              </w:divBdr>
                                                                                                                                                                                                                                                                                                                                                                                                                                              <w:divsChild>
                                                                                                                                                                                                                                                                                                                                                                                                                                                <w:div w:id="1129208912">
                                                                                                                                                                                                                                                                                                                                                                                                                                                  <w:marLeft w:val="0"/>
                                                                                                                                                                                                                                                                                                                                                                                                                                                  <w:marRight w:val="0"/>
                                                                                                                                                                                                                                                                                                                                                                                                                                                  <w:marTop w:val="0"/>
                                                                                                                                                                                                                                                                                                                                                                                                                                                  <w:marBottom w:val="0"/>
                                                                                                                                                                                                                                                                                                                                                                                                                                                  <w:divBdr>
                                                                                                                                                                                                                                                                                                                                                                                                                                                    <w:top w:val="none" w:sz="0" w:space="0" w:color="auto"/>
                                                                                                                                                                                                                                                                                                                                                                                                                                                    <w:left w:val="none" w:sz="0" w:space="0" w:color="auto"/>
                                                                                                                                                                                                                                                                                                                                                                                                                                                    <w:bottom w:val="none" w:sz="0" w:space="0" w:color="auto"/>
                                                                                                                                                                                                                                                                                                                                                                                                                                                    <w:right w:val="none" w:sz="0" w:space="0" w:color="auto"/>
                                                                                                                                                                                                                                                                                                                                                                                                                                                  </w:divBdr>
                                                                                                                                                                                                                                                                                                                                                                                                                                                  <w:divsChild>
                                                                                                                                                                                                                                                                                                                                                                                                                                                    <w:div w:id="622924329">
                                                                                                                                                                                                                                                                                                                                                                                                                                                      <w:marLeft w:val="0"/>
                                                                                                                                                                                                                                                                                                                                                                                                                                                      <w:marRight w:val="0"/>
                                                                                                                                                                                                                                                                                                                                                                                                                                                      <w:marTop w:val="0"/>
                                                                                                                                                                                                                                                                                                                                                                                                                                                      <w:marBottom w:val="0"/>
                                                                                                                                                                                                                                                                                                                                                                                                                                                      <w:divBdr>
                                                                                                                                                                                                                                                                                                                                                                                                                                                        <w:top w:val="none" w:sz="0" w:space="0" w:color="auto"/>
                                                                                                                                                                                                                                                                                                                                                                                                                                                        <w:left w:val="none" w:sz="0" w:space="0" w:color="auto"/>
                                                                                                                                                                                                                                                                                                                                                                                                                                                        <w:bottom w:val="none" w:sz="0" w:space="0" w:color="auto"/>
                                                                                                                                                                                                                                                                                                                                                                                                                                                        <w:right w:val="none" w:sz="0" w:space="0" w:color="auto"/>
                                                                                                                                                                                                                                                                                                                                                                                                                                                      </w:divBdr>
                                                                                                                                                                                                                                                                                                                                                                                                                                                      <w:divsChild>
                                                                                                                                                                                                                                                                                                                                                                                                                                                        <w:div w:id="171411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7841398">
      <w:bodyDiv w:val="1"/>
      <w:marLeft w:val="0"/>
      <w:marRight w:val="0"/>
      <w:marTop w:val="0"/>
      <w:marBottom w:val="0"/>
      <w:divBdr>
        <w:top w:val="none" w:sz="0" w:space="0" w:color="auto"/>
        <w:left w:val="none" w:sz="0" w:space="0" w:color="auto"/>
        <w:bottom w:val="none" w:sz="0" w:space="0" w:color="auto"/>
        <w:right w:val="none" w:sz="0" w:space="0" w:color="auto"/>
      </w:divBdr>
    </w:div>
    <w:div w:id="1825658114">
      <w:bodyDiv w:val="1"/>
      <w:marLeft w:val="0"/>
      <w:marRight w:val="0"/>
      <w:marTop w:val="0"/>
      <w:marBottom w:val="0"/>
      <w:divBdr>
        <w:top w:val="none" w:sz="0" w:space="0" w:color="auto"/>
        <w:left w:val="none" w:sz="0" w:space="0" w:color="auto"/>
        <w:bottom w:val="none" w:sz="0" w:space="0" w:color="auto"/>
        <w:right w:val="none" w:sz="0" w:space="0" w:color="auto"/>
      </w:divBdr>
    </w:div>
    <w:div w:id="1868786381">
      <w:bodyDiv w:val="1"/>
      <w:marLeft w:val="0"/>
      <w:marRight w:val="0"/>
      <w:marTop w:val="0"/>
      <w:marBottom w:val="0"/>
      <w:divBdr>
        <w:top w:val="none" w:sz="0" w:space="0" w:color="auto"/>
        <w:left w:val="none" w:sz="0" w:space="0" w:color="auto"/>
        <w:bottom w:val="none" w:sz="0" w:space="0" w:color="auto"/>
        <w:right w:val="none" w:sz="0" w:space="0" w:color="auto"/>
      </w:divBdr>
      <w:divsChild>
        <w:div w:id="385027711">
          <w:marLeft w:val="0"/>
          <w:marRight w:val="0"/>
          <w:marTop w:val="0"/>
          <w:marBottom w:val="0"/>
          <w:divBdr>
            <w:top w:val="none" w:sz="0" w:space="0" w:color="auto"/>
            <w:left w:val="none" w:sz="0" w:space="0" w:color="auto"/>
            <w:bottom w:val="none" w:sz="0" w:space="0" w:color="auto"/>
            <w:right w:val="none" w:sz="0" w:space="0" w:color="auto"/>
          </w:divBdr>
          <w:divsChild>
            <w:div w:id="1271744867">
              <w:marLeft w:val="0"/>
              <w:marRight w:val="0"/>
              <w:marTop w:val="0"/>
              <w:marBottom w:val="0"/>
              <w:divBdr>
                <w:top w:val="none" w:sz="0" w:space="0" w:color="auto"/>
                <w:left w:val="none" w:sz="0" w:space="0" w:color="auto"/>
                <w:bottom w:val="none" w:sz="0" w:space="0" w:color="auto"/>
                <w:right w:val="none" w:sz="0" w:space="0" w:color="auto"/>
              </w:divBdr>
              <w:divsChild>
                <w:div w:id="880477966">
                  <w:marLeft w:val="0"/>
                  <w:marRight w:val="0"/>
                  <w:marTop w:val="0"/>
                  <w:marBottom w:val="0"/>
                  <w:divBdr>
                    <w:top w:val="none" w:sz="0" w:space="0" w:color="auto"/>
                    <w:left w:val="none" w:sz="0" w:space="0" w:color="auto"/>
                    <w:bottom w:val="none" w:sz="0" w:space="0" w:color="auto"/>
                    <w:right w:val="none" w:sz="0" w:space="0" w:color="auto"/>
                  </w:divBdr>
                  <w:divsChild>
                    <w:div w:id="1814063461">
                      <w:marLeft w:val="0"/>
                      <w:marRight w:val="0"/>
                      <w:marTop w:val="0"/>
                      <w:marBottom w:val="0"/>
                      <w:divBdr>
                        <w:top w:val="none" w:sz="0" w:space="0" w:color="auto"/>
                        <w:left w:val="none" w:sz="0" w:space="0" w:color="auto"/>
                        <w:bottom w:val="none" w:sz="0" w:space="0" w:color="auto"/>
                        <w:right w:val="none" w:sz="0" w:space="0" w:color="auto"/>
                      </w:divBdr>
                      <w:divsChild>
                        <w:div w:id="1336347039">
                          <w:marLeft w:val="0"/>
                          <w:marRight w:val="0"/>
                          <w:marTop w:val="0"/>
                          <w:marBottom w:val="0"/>
                          <w:divBdr>
                            <w:top w:val="none" w:sz="0" w:space="0" w:color="auto"/>
                            <w:left w:val="none" w:sz="0" w:space="0" w:color="auto"/>
                            <w:bottom w:val="none" w:sz="0" w:space="0" w:color="auto"/>
                            <w:right w:val="none" w:sz="0" w:space="0" w:color="auto"/>
                          </w:divBdr>
                          <w:divsChild>
                            <w:div w:id="83039633">
                              <w:marLeft w:val="0"/>
                              <w:marRight w:val="0"/>
                              <w:marTop w:val="0"/>
                              <w:marBottom w:val="0"/>
                              <w:divBdr>
                                <w:top w:val="none" w:sz="0" w:space="0" w:color="auto"/>
                                <w:left w:val="none" w:sz="0" w:space="0" w:color="auto"/>
                                <w:bottom w:val="none" w:sz="0" w:space="0" w:color="auto"/>
                                <w:right w:val="none" w:sz="0" w:space="0" w:color="auto"/>
                              </w:divBdr>
                              <w:divsChild>
                                <w:div w:id="32775614">
                                  <w:marLeft w:val="0"/>
                                  <w:marRight w:val="0"/>
                                  <w:marTop w:val="0"/>
                                  <w:marBottom w:val="0"/>
                                  <w:divBdr>
                                    <w:top w:val="none" w:sz="0" w:space="0" w:color="auto"/>
                                    <w:left w:val="none" w:sz="0" w:space="0" w:color="auto"/>
                                    <w:bottom w:val="none" w:sz="0" w:space="0" w:color="auto"/>
                                    <w:right w:val="none" w:sz="0" w:space="0" w:color="auto"/>
                                  </w:divBdr>
                                  <w:divsChild>
                                    <w:div w:id="90846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7911140">
      <w:bodyDiv w:val="1"/>
      <w:marLeft w:val="0"/>
      <w:marRight w:val="0"/>
      <w:marTop w:val="0"/>
      <w:marBottom w:val="0"/>
      <w:divBdr>
        <w:top w:val="none" w:sz="0" w:space="0" w:color="auto"/>
        <w:left w:val="none" w:sz="0" w:space="0" w:color="auto"/>
        <w:bottom w:val="none" w:sz="0" w:space="0" w:color="auto"/>
        <w:right w:val="none" w:sz="0" w:space="0" w:color="auto"/>
      </w:divBdr>
    </w:div>
    <w:div w:id="1923106513">
      <w:bodyDiv w:val="1"/>
      <w:marLeft w:val="0"/>
      <w:marRight w:val="0"/>
      <w:marTop w:val="0"/>
      <w:marBottom w:val="0"/>
      <w:divBdr>
        <w:top w:val="none" w:sz="0" w:space="0" w:color="auto"/>
        <w:left w:val="none" w:sz="0" w:space="0" w:color="auto"/>
        <w:bottom w:val="none" w:sz="0" w:space="0" w:color="auto"/>
        <w:right w:val="none" w:sz="0" w:space="0" w:color="auto"/>
      </w:divBdr>
    </w:div>
    <w:div w:id="1928810796">
      <w:bodyDiv w:val="1"/>
      <w:marLeft w:val="0"/>
      <w:marRight w:val="0"/>
      <w:marTop w:val="0"/>
      <w:marBottom w:val="0"/>
      <w:divBdr>
        <w:top w:val="none" w:sz="0" w:space="0" w:color="auto"/>
        <w:left w:val="none" w:sz="0" w:space="0" w:color="auto"/>
        <w:bottom w:val="none" w:sz="0" w:space="0" w:color="auto"/>
        <w:right w:val="none" w:sz="0" w:space="0" w:color="auto"/>
      </w:divBdr>
    </w:div>
    <w:div w:id="1942715469">
      <w:bodyDiv w:val="1"/>
      <w:marLeft w:val="0"/>
      <w:marRight w:val="0"/>
      <w:marTop w:val="0"/>
      <w:marBottom w:val="0"/>
      <w:divBdr>
        <w:top w:val="none" w:sz="0" w:space="0" w:color="auto"/>
        <w:left w:val="none" w:sz="0" w:space="0" w:color="auto"/>
        <w:bottom w:val="none" w:sz="0" w:space="0" w:color="auto"/>
        <w:right w:val="none" w:sz="0" w:space="0" w:color="auto"/>
      </w:divBdr>
    </w:div>
    <w:div w:id="1951814128">
      <w:bodyDiv w:val="1"/>
      <w:marLeft w:val="0"/>
      <w:marRight w:val="0"/>
      <w:marTop w:val="0"/>
      <w:marBottom w:val="0"/>
      <w:divBdr>
        <w:top w:val="none" w:sz="0" w:space="0" w:color="auto"/>
        <w:left w:val="none" w:sz="0" w:space="0" w:color="auto"/>
        <w:bottom w:val="none" w:sz="0" w:space="0" w:color="auto"/>
        <w:right w:val="none" w:sz="0" w:space="0" w:color="auto"/>
      </w:divBdr>
    </w:div>
    <w:div w:id="1959948394">
      <w:bodyDiv w:val="1"/>
      <w:marLeft w:val="0"/>
      <w:marRight w:val="0"/>
      <w:marTop w:val="0"/>
      <w:marBottom w:val="0"/>
      <w:divBdr>
        <w:top w:val="none" w:sz="0" w:space="0" w:color="auto"/>
        <w:left w:val="none" w:sz="0" w:space="0" w:color="auto"/>
        <w:bottom w:val="none" w:sz="0" w:space="0" w:color="auto"/>
        <w:right w:val="none" w:sz="0" w:space="0" w:color="auto"/>
      </w:divBdr>
    </w:div>
    <w:div w:id="1993176791">
      <w:bodyDiv w:val="1"/>
      <w:marLeft w:val="0"/>
      <w:marRight w:val="0"/>
      <w:marTop w:val="0"/>
      <w:marBottom w:val="0"/>
      <w:divBdr>
        <w:top w:val="none" w:sz="0" w:space="0" w:color="auto"/>
        <w:left w:val="none" w:sz="0" w:space="0" w:color="auto"/>
        <w:bottom w:val="none" w:sz="0" w:space="0" w:color="auto"/>
        <w:right w:val="none" w:sz="0" w:space="0" w:color="auto"/>
      </w:divBdr>
    </w:div>
    <w:div w:id="1999066011">
      <w:bodyDiv w:val="1"/>
      <w:marLeft w:val="0"/>
      <w:marRight w:val="0"/>
      <w:marTop w:val="0"/>
      <w:marBottom w:val="0"/>
      <w:divBdr>
        <w:top w:val="none" w:sz="0" w:space="0" w:color="auto"/>
        <w:left w:val="none" w:sz="0" w:space="0" w:color="auto"/>
        <w:bottom w:val="none" w:sz="0" w:space="0" w:color="auto"/>
        <w:right w:val="none" w:sz="0" w:space="0" w:color="auto"/>
      </w:divBdr>
    </w:div>
    <w:div w:id="2058045223">
      <w:bodyDiv w:val="1"/>
      <w:marLeft w:val="0"/>
      <w:marRight w:val="0"/>
      <w:marTop w:val="0"/>
      <w:marBottom w:val="0"/>
      <w:divBdr>
        <w:top w:val="none" w:sz="0" w:space="0" w:color="auto"/>
        <w:left w:val="none" w:sz="0" w:space="0" w:color="auto"/>
        <w:bottom w:val="none" w:sz="0" w:space="0" w:color="auto"/>
        <w:right w:val="none" w:sz="0" w:space="0" w:color="auto"/>
      </w:divBdr>
    </w:div>
    <w:div w:id="2101247800">
      <w:bodyDiv w:val="1"/>
      <w:marLeft w:val="0"/>
      <w:marRight w:val="0"/>
      <w:marTop w:val="0"/>
      <w:marBottom w:val="0"/>
      <w:divBdr>
        <w:top w:val="none" w:sz="0" w:space="0" w:color="auto"/>
        <w:left w:val="none" w:sz="0" w:space="0" w:color="auto"/>
        <w:bottom w:val="none" w:sz="0" w:space="0" w:color="auto"/>
        <w:right w:val="none" w:sz="0" w:space="0" w:color="auto"/>
      </w:divBdr>
    </w:div>
    <w:div w:id="2127118180">
      <w:bodyDiv w:val="1"/>
      <w:marLeft w:val="0"/>
      <w:marRight w:val="0"/>
      <w:marTop w:val="0"/>
      <w:marBottom w:val="0"/>
      <w:divBdr>
        <w:top w:val="none" w:sz="0" w:space="0" w:color="auto"/>
        <w:left w:val="none" w:sz="0" w:space="0" w:color="auto"/>
        <w:bottom w:val="none" w:sz="0" w:space="0" w:color="auto"/>
        <w:right w:val="none" w:sz="0" w:space="0" w:color="auto"/>
      </w:divBdr>
    </w:div>
    <w:div w:id="2127312565">
      <w:bodyDiv w:val="1"/>
      <w:marLeft w:val="0"/>
      <w:marRight w:val="0"/>
      <w:marTop w:val="0"/>
      <w:marBottom w:val="0"/>
      <w:divBdr>
        <w:top w:val="none" w:sz="0" w:space="0" w:color="auto"/>
        <w:left w:val="none" w:sz="0" w:space="0" w:color="auto"/>
        <w:bottom w:val="none" w:sz="0" w:space="0" w:color="auto"/>
        <w:right w:val="none" w:sz="0" w:space="0" w:color="auto"/>
      </w:divBdr>
    </w:div>
    <w:div w:id="2140489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2EC23-113D-418A-A3EE-246851D0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431</Words>
  <Characters>19562</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father Kimaro</dc:creator>
  <cp:keywords/>
  <dc:description/>
  <cp:lastModifiedBy>Godfather Kimaro</cp:lastModifiedBy>
  <cp:revision>2</cp:revision>
  <cp:lastPrinted>2016-01-11T12:18:00Z</cp:lastPrinted>
  <dcterms:created xsi:type="dcterms:W3CDTF">2017-02-04T10:12:00Z</dcterms:created>
  <dcterms:modified xsi:type="dcterms:W3CDTF">2017-02-0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4d59e9f4-dd57-3f42-83c6-6c734be244df</vt:lpwstr>
  </property>
</Properties>
</file>